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AFECC" w14:textId="77777777" w:rsidR="00B902F1" w:rsidRDefault="00352249">
      <w:pPr>
        <w:pStyle w:val="Title"/>
      </w:pPr>
      <w:r>
        <w:t>DATA ANALYSIS AND VISUALISATION PRINCIPLES ASSIGNMENT REPORT</w:t>
      </w:r>
    </w:p>
    <w:p w14:paraId="41ADB5C5" w14:textId="77777777" w:rsidR="00B902F1" w:rsidRDefault="00352249">
      <w:pPr>
        <w:pStyle w:val="Author"/>
      </w:pPr>
      <w:r>
        <w:t>JONES KWAME OSEI (S4112106)</w:t>
      </w:r>
    </w:p>
    <w:p w14:paraId="4023225B" w14:textId="77777777" w:rsidR="00B902F1" w:rsidRDefault="00352249">
      <w:pPr>
        <w:pStyle w:val="Date"/>
      </w:pPr>
      <w:r>
        <w:t>2022-05-31</w:t>
      </w:r>
    </w:p>
    <w:sdt>
      <w:sdtPr>
        <w:rPr>
          <w:rFonts w:asciiTheme="minorHAnsi" w:eastAsiaTheme="minorHAnsi" w:hAnsiTheme="minorHAnsi" w:cstheme="minorBidi"/>
          <w:color w:val="auto"/>
          <w:sz w:val="24"/>
          <w:szCs w:val="24"/>
        </w:rPr>
        <w:id w:val="917678906"/>
        <w:docPartObj>
          <w:docPartGallery w:val="Table of Contents"/>
          <w:docPartUnique/>
        </w:docPartObj>
      </w:sdtPr>
      <w:sdtEndPr/>
      <w:sdtContent>
        <w:p w14:paraId="1EE9C418" w14:textId="77777777" w:rsidR="00B902F1" w:rsidRDefault="00352249">
          <w:pPr>
            <w:pStyle w:val="TOCHeading"/>
          </w:pPr>
          <w:r>
            <w:t>Table of Contents</w:t>
          </w:r>
        </w:p>
        <w:p w14:paraId="091487B1" w14:textId="77777777" w:rsidR="00F95187" w:rsidRDefault="00352249">
          <w:pPr>
            <w:pStyle w:val="TOC1"/>
            <w:tabs>
              <w:tab w:val="right" w:leader="dot" w:pos="9350"/>
            </w:tabs>
            <w:rPr>
              <w:noProof/>
            </w:rPr>
          </w:pPr>
          <w:r>
            <w:fldChar w:fldCharType="begin"/>
          </w:r>
          <w:r>
            <w:instrText>TOC \o "1-5" \h \z \u</w:instrText>
          </w:r>
          <w:r>
            <w:fldChar w:fldCharType="separate"/>
          </w:r>
          <w:hyperlink w:anchor="_Toc104931866" w:history="1">
            <w:r w:rsidR="00F95187" w:rsidRPr="00B7419D">
              <w:rPr>
                <w:rStyle w:val="Hyperlink"/>
                <w:noProof/>
              </w:rPr>
              <w:t>Introduction</w:t>
            </w:r>
            <w:r w:rsidR="00F95187">
              <w:rPr>
                <w:noProof/>
                <w:webHidden/>
              </w:rPr>
              <w:tab/>
            </w:r>
            <w:r w:rsidR="00F95187">
              <w:rPr>
                <w:noProof/>
                <w:webHidden/>
              </w:rPr>
              <w:fldChar w:fldCharType="begin"/>
            </w:r>
            <w:r w:rsidR="00F95187">
              <w:rPr>
                <w:noProof/>
                <w:webHidden/>
              </w:rPr>
              <w:instrText xml:space="preserve"> PAGEREF _Toc104931866 \h </w:instrText>
            </w:r>
            <w:r w:rsidR="00F95187">
              <w:rPr>
                <w:noProof/>
                <w:webHidden/>
              </w:rPr>
            </w:r>
            <w:r w:rsidR="00F95187">
              <w:rPr>
                <w:noProof/>
                <w:webHidden/>
              </w:rPr>
              <w:fldChar w:fldCharType="separate"/>
            </w:r>
            <w:r w:rsidR="00F95187">
              <w:rPr>
                <w:noProof/>
                <w:webHidden/>
              </w:rPr>
              <w:t>4</w:t>
            </w:r>
            <w:r w:rsidR="00F95187">
              <w:rPr>
                <w:noProof/>
                <w:webHidden/>
              </w:rPr>
              <w:fldChar w:fldCharType="end"/>
            </w:r>
          </w:hyperlink>
        </w:p>
        <w:p w14:paraId="73A642E7" w14:textId="77777777" w:rsidR="00F95187" w:rsidRDefault="00AC49C3">
          <w:pPr>
            <w:pStyle w:val="TOC2"/>
            <w:tabs>
              <w:tab w:val="right" w:leader="dot" w:pos="9350"/>
            </w:tabs>
            <w:rPr>
              <w:noProof/>
            </w:rPr>
          </w:pPr>
          <w:hyperlink w:anchor="_Toc104931867" w:history="1">
            <w:r w:rsidR="00F95187" w:rsidRPr="00B7419D">
              <w:rPr>
                <w:rStyle w:val="Hyperlink"/>
                <w:noProof/>
              </w:rPr>
              <w:t>Overview</w:t>
            </w:r>
            <w:r w:rsidR="00F95187">
              <w:rPr>
                <w:noProof/>
                <w:webHidden/>
              </w:rPr>
              <w:tab/>
            </w:r>
            <w:r w:rsidR="00F95187">
              <w:rPr>
                <w:noProof/>
                <w:webHidden/>
              </w:rPr>
              <w:fldChar w:fldCharType="begin"/>
            </w:r>
            <w:r w:rsidR="00F95187">
              <w:rPr>
                <w:noProof/>
                <w:webHidden/>
              </w:rPr>
              <w:instrText xml:space="preserve"> PAGEREF _Toc104931867 \h </w:instrText>
            </w:r>
            <w:r w:rsidR="00F95187">
              <w:rPr>
                <w:noProof/>
                <w:webHidden/>
              </w:rPr>
            </w:r>
            <w:r w:rsidR="00F95187">
              <w:rPr>
                <w:noProof/>
                <w:webHidden/>
              </w:rPr>
              <w:fldChar w:fldCharType="separate"/>
            </w:r>
            <w:r w:rsidR="00F95187">
              <w:rPr>
                <w:noProof/>
                <w:webHidden/>
              </w:rPr>
              <w:t>4</w:t>
            </w:r>
            <w:r w:rsidR="00F95187">
              <w:rPr>
                <w:noProof/>
                <w:webHidden/>
              </w:rPr>
              <w:fldChar w:fldCharType="end"/>
            </w:r>
          </w:hyperlink>
        </w:p>
        <w:p w14:paraId="4C617B33" w14:textId="77777777" w:rsidR="00F95187" w:rsidRDefault="00AC49C3">
          <w:pPr>
            <w:pStyle w:val="TOC3"/>
            <w:tabs>
              <w:tab w:val="right" w:leader="dot" w:pos="9350"/>
            </w:tabs>
            <w:rPr>
              <w:noProof/>
            </w:rPr>
          </w:pPr>
          <w:hyperlink w:anchor="_Toc104931868" w:history="1">
            <w:r w:rsidR="00F95187" w:rsidRPr="00B7419D">
              <w:rPr>
                <w:rStyle w:val="Hyperlink"/>
                <w:noProof/>
              </w:rPr>
              <w:t>General Hypothesis</w:t>
            </w:r>
            <w:r w:rsidR="00F95187">
              <w:rPr>
                <w:noProof/>
                <w:webHidden/>
              </w:rPr>
              <w:tab/>
            </w:r>
            <w:r w:rsidR="00F95187">
              <w:rPr>
                <w:noProof/>
                <w:webHidden/>
              </w:rPr>
              <w:fldChar w:fldCharType="begin"/>
            </w:r>
            <w:r w:rsidR="00F95187">
              <w:rPr>
                <w:noProof/>
                <w:webHidden/>
              </w:rPr>
              <w:instrText xml:space="preserve"> PAGEREF _Toc104931868 \h </w:instrText>
            </w:r>
            <w:r w:rsidR="00F95187">
              <w:rPr>
                <w:noProof/>
                <w:webHidden/>
              </w:rPr>
            </w:r>
            <w:r w:rsidR="00F95187">
              <w:rPr>
                <w:noProof/>
                <w:webHidden/>
              </w:rPr>
              <w:fldChar w:fldCharType="separate"/>
            </w:r>
            <w:r w:rsidR="00F95187">
              <w:rPr>
                <w:noProof/>
                <w:webHidden/>
              </w:rPr>
              <w:t>4</w:t>
            </w:r>
            <w:r w:rsidR="00F95187">
              <w:rPr>
                <w:noProof/>
                <w:webHidden/>
              </w:rPr>
              <w:fldChar w:fldCharType="end"/>
            </w:r>
          </w:hyperlink>
        </w:p>
        <w:p w14:paraId="52C020ED" w14:textId="77777777" w:rsidR="00F95187" w:rsidRDefault="00AC49C3">
          <w:pPr>
            <w:pStyle w:val="TOC1"/>
            <w:tabs>
              <w:tab w:val="right" w:leader="dot" w:pos="9350"/>
            </w:tabs>
            <w:rPr>
              <w:noProof/>
            </w:rPr>
          </w:pPr>
          <w:hyperlink w:anchor="_Toc104931869" w:history="1">
            <w:r w:rsidR="00F95187" w:rsidRPr="00B7419D">
              <w:rPr>
                <w:rStyle w:val="Hyperlink"/>
                <w:noProof/>
              </w:rPr>
              <w:t>Data Cleaning</w:t>
            </w:r>
            <w:r w:rsidR="00F95187">
              <w:rPr>
                <w:noProof/>
                <w:webHidden/>
              </w:rPr>
              <w:tab/>
            </w:r>
            <w:r w:rsidR="00F95187">
              <w:rPr>
                <w:noProof/>
                <w:webHidden/>
              </w:rPr>
              <w:fldChar w:fldCharType="begin"/>
            </w:r>
            <w:r w:rsidR="00F95187">
              <w:rPr>
                <w:noProof/>
                <w:webHidden/>
              </w:rPr>
              <w:instrText xml:space="preserve"> PAGEREF _Toc104931869 \h </w:instrText>
            </w:r>
            <w:r w:rsidR="00F95187">
              <w:rPr>
                <w:noProof/>
                <w:webHidden/>
              </w:rPr>
            </w:r>
            <w:r w:rsidR="00F95187">
              <w:rPr>
                <w:noProof/>
                <w:webHidden/>
              </w:rPr>
              <w:fldChar w:fldCharType="separate"/>
            </w:r>
            <w:r w:rsidR="00F95187">
              <w:rPr>
                <w:noProof/>
                <w:webHidden/>
              </w:rPr>
              <w:t>4</w:t>
            </w:r>
            <w:r w:rsidR="00F95187">
              <w:rPr>
                <w:noProof/>
                <w:webHidden/>
              </w:rPr>
              <w:fldChar w:fldCharType="end"/>
            </w:r>
          </w:hyperlink>
        </w:p>
        <w:p w14:paraId="2FBC164A" w14:textId="77777777" w:rsidR="00F95187" w:rsidRDefault="00AC49C3">
          <w:pPr>
            <w:pStyle w:val="TOC2"/>
            <w:tabs>
              <w:tab w:val="right" w:leader="dot" w:pos="9350"/>
            </w:tabs>
            <w:rPr>
              <w:noProof/>
            </w:rPr>
          </w:pPr>
          <w:hyperlink w:anchor="_Toc104931870" w:history="1">
            <w:r w:rsidR="00F95187" w:rsidRPr="00B7419D">
              <w:rPr>
                <w:rStyle w:val="Hyperlink"/>
                <w:noProof/>
              </w:rPr>
              <w:t>Justification for Data Cleaning:</w:t>
            </w:r>
            <w:r w:rsidR="00F95187">
              <w:rPr>
                <w:noProof/>
                <w:webHidden/>
              </w:rPr>
              <w:tab/>
            </w:r>
            <w:r w:rsidR="00F95187">
              <w:rPr>
                <w:noProof/>
                <w:webHidden/>
              </w:rPr>
              <w:fldChar w:fldCharType="begin"/>
            </w:r>
            <w:r w:rsidR="00F95187">
              <w:rPr>
                <w:noProof/>
                <w:webHidden/>
              </w:rPr>
              <w:instrText xml:space="preserve"> PAGEREF _Toc104931870 \h </w:instrText>
            </w:r>
            <w:r w:rsidR="00F95187">
              <w:rPr>
                <w:noProof/>
                <w:webHidden/>
              </w:rPr>
            </w:r>
            <w:r w:rsidR="00F95187">
              <w:rPr>
                <w:noProof/>
                <w:webHidden/>
              </w:rPr>
              <w:fldChar w:fldCharType="separate"/>
            </w:r>
            <w:r w:rsidR="00F95187">
              <w:rPr>
                <w:noProof/>
                <w:webHidden/>
              </w:rPr>
              <w:t>5</w:t>
            </w:r>
            <w:r w:rsidR="00F95187">
              <w:rPr>
                <w:noProof/>
                <w:webHidden/>
              </w:rPr>
              <w:fldChar w:fldCharType="end"/>
            </w:r>
          </w:hyperlink>
        </w:p>
        <w:p w14:paraId="5DAFE7D4" w14:textId="77777777" w:rsidR="00F95187" w:rsidRDefault="00AC49C3">
          <w:pPr>
            <w:pStyle w:val="TOC3"/>
            <w:tabs>
              <w:tab w:val="right" w:leader="dot" w:pos="9350"/>
            </w:tabs>
            <w:rPr>
              <w:noProof/>
            </w:rPr>
          </w:pPr>
          <w:hyperlink w:anchor="_Toc104931871" w:history="1">
            <w:r w:rsidR="00F95187" w:rsidRPr="00B7419D">
              <w:rPr>
                <w:rStyle w:val="Hyperlink"/>
                <w:noProof/>
              </w:rPr>
              <w:t>Data Structure Before Cleaning</w:t>
            </w:r>
            <w:r w:rsidR="00F95187">
              <w:rPr>
                <w:noProof/>
                <w:webHidden/>
              </w:rPr>
              <w:tab/>
            </w:r>
            <w:r w:rsidR="00F95187">
              <w:rPr>
                <w:noProof/>
                <w:webHidden/>
              </w:rPr>
              <w:fldChar w:fldCharType="begin"/>
            </w:r>
            <w:r w:rsidR="00F95187">
              <w:rPr>
                <w:noProof/>
                <w:webHidden/>
              </w:rPr>
              <w:instrText xml:space="preserve"> PAGEREF _Toc104931871 \h </w:instrText>
            </w:r>
            <w:r w:rsidR="00F95187">
              <w:rPr>
                <w:noProof/>
                <w:webHidden/>
              </w:rPr>
            </w:r>
            <w:r w:rsidR="00F95187">
              <w:rPr>
                <w:noProof/>
                <w:webHidden/>
              </w:rPr>
              <w:fldChar w:fldCharType="separate"/>
            </w:r>
            <w:r w:rsidR="00F95187">
              <w:rPr>
                <w:noProof/>
                <w:webHidden/>
              </w:rPr>
              <w:t>5</w:t>
            </w:r>
            <w:r w:rsidR="00F95187">
              <w:rPr>
                <w:noProof/>
                <w:webHidden/>
              </w:rPr>
              <w:fldChar w:fldCharType="end"/>
            </w:r>
          </w:hyperlink>
        </w:p>
        <w:p w14:paraId="405D8CC7" w14:textId="77777777" w:rsidR="00F95187" w:rsidRDefault="00AC49C3">
          <w:pPr>
            <w:pStyle w:val="TOC3"/>
            <w:tabs>
              <w:tab w:val="right" w:leader="dot" w:pos="9350"/>
            </w:tabs>
            <w:rPr>
              <w:noProof/>
            </w:rPr>
          </w:pPr>
          <w:hyperlink w:anchor="_Toc104931872" w:history="1">
            <w:r w:rsidR="00F95187" w:rsidRPr="00B7419D">
              <w:rPr>
                <w:rStyle w:val="Hyperlink"/>
                <w:noProof/>
              </w:rPr>
              <w:t>Techniques for Cleaning</w:t>
            </w:r>
            <w:r w:rsidR="00F95187">
              <w:rPr>
                <w:noProof/>
                <w:webHidden/>
              </w:rPr>
              <w:tab/>
            </w:r>
            <w:r w:rsidR="00F95187">
              <w:rPr>
                <w:noProof/>
                <w:webHidden/>
              </w:rPr>
              <w:fldChar w:fldCharType="begin"/>
            </w:r>
            <w:r w:rsidR="00F95187">
              <w:rPr>
                <w:noProof/>
                <w:webHidden/>
              </w:rPr>
              <w:instrText xml:space="preserve"> PAGEREF _Toc104931872 \h </w:instrText>
            </w:r>
            <w:r w:rsidR="00F95187">
              <w:rPr>
                <w:noProof/>
                <w:webHidden/>
              </w:rPr>
            </w:r>
            <w:r w:rsidR="00F95187">
              <w:rPr>
                <w:noProof/>
                <w:webHidden/>
              </w:rPr>
              <w:fldChar w:fldCharType="separate"/>
            </w:r>
            <w:r w:rsidR="00F95187">
              <w:rPr>
                <w:noProof/>
                <w:webHidden/>
              </w:rPr>
              <w:t>5</w:t>
            </w:r>
            <w:r w:rsidR="00F95187">
              <w:rPr>
                <w:noProof/>
                <w:webHidden/>
              </w:rPr>
              <w:fldChar w:fldCharType="end"/>
            </w:r>
          </w:hyperlink>
        </w:p>
        <w:p w14:paraId="5FEE832F" w14:textId="77777777" w:rsidR="00F95187" w:rsidRDefault="00AC49C3">
          <w:pPr>
            <w:pStyle w:val="TOC4"/>
            <w:tabs>
              <w:tab w:val="right" w:leader="dot" w:pos="9350"/>
            </w:tabs>
            <w:rPr>
              <w:noProof/>
            </w:rPr>
          </w:pPr>
          <w:hyperlink w:anchor="_Toc104931873" w:history="1">
            <w:r w:rsidR="00F95187" w:rsidRPr="00B7419D">
              <w:rPr>
                <w:rStyle w:val="Hyperlink"/>
                <w:noProof/>
              </w:rPr>
              <w:t>1. removing of irrelevant entry:</w:t>
            </w:r>
            <w:r w:rsidR="00F95187">
              <w:rPr>
                <w:noProof/>
                <w:webHidden/>
              </w:rPr>
              <w:tab/>
            </w:r>
            <w:r w:rsidR="00F95187">
              <w:rPr>
                <w:noProof/>
                <w:webHidden/>
              </w:rPr>
              <w:fldChar w:fldCharType="begin"/>
            </w:r>
            <w:r w:rsidR="00F95187">
              <w:rPr>
                <w:noProof/>
                <w:webHidden/>
              </w:rPr>
              <w:instrText xml:space="preserve"> PAGEREF _Toc104931873 \h </w:instrText>
            </w:r>
            <w:r w:rsidR="00F95187">
              <w:rPr>
                <w:noProof/>
                <w:webHidden/>
              </w:rPr>
            </w:r>
            <w:r w:rsidR="00F95187">
              <w:rPr>
                <w:noProof/>
                <w:webHidden/>
              </w:rPr>
              <w:fldChar w:fldCharType="separate"/>
            </w:r>
            <w:r w:rsidR="00F95187">
              <w:rPr>
                <w:noProof/>
                <w:webHidden/>
              </w:rPr>
              <w:t>5</w:t>
            </w:r>
            <w:r w:rsidR="00F95187">
              <w:rPr>
                <w:noProof/>
                <w:webHidden/>
              </w:rPr>
              <w:fldChar w:fldCharType="end"/>
            </w:r>
          </w:hyperlink>
        </w:p>
        <w:p w14:paraId="5C2B9A8F" w14:textId="77777777" w:rsidR="00F95187" w:rsidRDefault="00AC49C3">
          <w:pPr>
            <w:pStyle w:val="TOC4"/>
            <w:tabs>
              <w:tab w:val="right" w:leader="dot" w:pos="9350"/>
            </w:tabs>
            <w:rPr>
              <w:noProof/>
            </w:rPr>
          </w:pPr>
          <w:hyperlink w:anchor="_Toc104931874" w:history="1">
            <w:r w:rsidR="00F95187" w:rsidRPr="00B7419D">
              <w:rPr>
                <w:rStyle w:val="Hyperlink"/>
                <w:noProof/>
              </w:rPr>
              <w:t>2. Rename County:</w:t>
            </w:r>
            <w:r w:rsidR="00F95187">
              <w:rPr>
                <w:noProof/>
                <w:webHidden/>
              </w:rPr>
              <w:tab/>
            </w:r>
            <w:r w:rsidR="00F95187">
              <w:rPr>
                <w:noProof/>
                <w:webHidden/>
              </w:rPr>
              <w:fldChar w:fldCharType="begin"/>
            </w:r>
            <w:r w:rsidR="00F95187">
              <w:rPr>
                <w:noProof/>
                <w:webHidden/>
              </w:rPr>
              <w:instrText xml:space="preserve"> PAGEREF _Toc104931874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0FD53CCA" w14:textId="77777777" w:rsidR="00F95187" w:rsidRDefault="00AC49C3">
          <w:pPr>
            <w:pStyle w:val="TOC4"/>
            <w:tabs>
              <w:tab w:val="right" w:leader="dot" w:pos="9350"/>
            </w:tabs>
            <w:rPr>
              <w:noProof/>
            </w:rPr>
          </w:pPr>
          <w:hyperlink w:anchor="_Toc104931875" w:history="1">
            <w:r w:rsidR="00F95187" w:rsidRPr="00B7419D">
              <w:rPr>
                <w:rStyle w:val="Hyperlink"/>
                <w:noProof/>
              </w:rPr>
              <w:t>Converting Data Type:</w:t>
            </w:r>
            <w:r w:rsidR="00F95187">
              <w:rPr>
                <w:noProof/>
                <w:webHidden/>
              </w:rPr>
              <w:tab/>
            </w:r>
            <w:r w:rsidR="00F95187">
              <w:rPr>
                <w:noProof/>
                <w:webHidden/>
              </w:rPr>
              <w:fldChar w:fldCharType="begin"/>
            </w:r>
            <w:r w:rsidR="00F95187">
              <w:rPr>
                <w:noProof/>
                <w:webHidden/>
              </w:rPr>
              <w:instrText xml:space="preserve"> PAGEREF _Toc104931875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0289C6E3" w14:textId="77777777" w:rsidR="00F95187" w:rsidRDefault="00AC49C3">
          <w:pPr>
            <w:pStyle w:val="TOC4"/>
            <w:tabs>
              <w:tab w:val="right" w:leader="dot" w:pos="9350"/>
            </w:tabs>
            <w:rPr>
              <w:noProof/>
            </w:rPr>
          </w:pPr>
          <w:hyperlink w:anchor="_Toc104931876" w:history="1">
            <w:r w:rsidR="00F95187" w:rsidRPr="00B7419D">
              <w:rPr>
                <w:rStyle w:val="Hyperlink"/>
                <w:noProof/>
              </w:rPr>
              <w:t>Removing Percentage columns:</w:t>
            </w:r>
            <w:r w:rsidR="00F95187">
              <w:rPr>
                <w:noProof/>
                <w:webHidden/>
              </w:rPr>
              <w:tab/>
            </w:r>
            <w:r w:rsidR="00F95187">
              <w:rPr>
                <w:noProof/>
                <w:webHidden/>
              </w:rPr>
              <w:fldChar w:fldCharType="begin"/>
            </w:r>
            <w:r w:rsidR="00F95187">
              <w:rPr>
                <w:noProof/>
                <w:webHidden/>
              </w:rPr>
              <w:instrText xml:space="preserve"> PAGEREF _Toc104931876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7A9F9A19" w14:textId="77777777" w:rsidR="00F95187" w:rsidRDefault="00AC49C3">
          <w:pPr>
            <w:pStyle w:val="TOC4"/>
            <w:tabs>
              <w:tab w:val="right" w:leader="dot" w:pos="9350"/>
            </w:tabs>
            <w:rPr>
              <w:noProof/>
            </w:rPr>
          </w:pPr>
          <w:hyperlink w:anchor="_Toc104931877" w:history="1">
            <w:r w:rsidR="00F95187" w:rsidRPr="00B7419D">
              <w:rPr>
                <w:rStyle w:val="Hyperlink"/>
                <w:noProof/>
              </w:rPr>
              <w:t>Rename Columns with longer names:</w:t>
            </w:r>
            <w:r w:rsidR="00F95187">
              <w:rPr>
                <w:noProof/>
                <w:webHidden/>
              </w:rPr>
              <w:tab/>
            </w:r>
            <w:r w:rsidR="00F95187">
              <w:rPr>
                <w:noProof/>
                <w:webHidden/>
              </w:rPr>
              <w:fldChar w:fldCharType="begin"/>
            </w:r>
            <w:r w:rsidR="00F95187">
              <w:rPr>
                <w:noProof/>
                <w:webHidden/>
              </w:rPr>
              <w:instrText xml:space="preserve"> PAGEREF _Toc104931877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57E7B4A8" w14:textId="77777777" w:rsidR="00F95187" w:rsidRDefault="00AC49C3">
          <w:pPr>
            <w:pStyle w:val="TOC4"/>
            <w:tabs>
              <w:tab w:val="right" w:leader="dot" w:pos="9350"/>
            </w:tabs>
            <w:rPr>
              <w:noProof/>
            </w:rPr>
          </w:pPr>
          <w:hyperlink w:anchor="_Toc104931878" w:history="1">
            <w:r w:rsidR="00F95187" w:rsidRPr="00B7419D">
              <w:rPr>
                <w:rStyle w:val="Hyperlink"/>
                <w:noProof/>
              </w:rPr>
              <w:t>Standardise capitalisation and wording:</w:t>
            </w:r>
            <w:r w:rsidR="00F95187">
              <w:rPr>
                <w:noProof/>
                <w:webHidden/>
              </w:rPr>
              <w:tab/>
            </w:r>
            <w:r w:rsidR="00F95187">
              <w:rPr>
                <w:noProof/>
                <w:webHidden/>
              </w:rPr>
              <w:fldChar w:fldCharType="begin"/>
            </w:r>
            <w:r w:rsidR="00F95187">
              <w:rPr>
                <w:noProof/>
                <w:webHidden/>
              </w:rPr>
              <w:instrText xml:space="preserve"> PAGEREF _Toc104931878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6F0A8072" w14:textId="77777777" w:rsidR="00F95187" w:rsidRDefault="00AC49C3">
          <w:pPr>
            <w:pStyle w:val="TOC1"/>
            <w:tabs>
              <w:tab w:val="right" w:leader="dot" w:pos="9350"/>
            </w:tabs>
            <w:rPr>
              <w:noProof/>
            </w:rPr>
          </w:pPr>
          <w:hyperlink w:anchor="_Toc104931879" w:history="1">
            <w:r w:rsidR="00F95187" w:rsidRPr="00B7419D">
              <w:rPr>
                <w:rStyle w:val="Hyperlink"/>
                <w:noProof/>
              </w:rPr>
              <w:t>Descriptive Analysis</w:t>
            </w:r>
            <w:r w:rsidR="00F95187">
              <w:rPr>
                <w:noProof/>
                <w:webHidden/>
              </w:rPr>
              <w:tab/>
            </w:r>
            <w:r w:rsidR="00F95187">
              <w:rPr>
                <w:noProof/>
                <w:webHidden/>
              </w:rPr>
              <w:fldChar w:fldCharType="begin"/>
            </w:r>
            <w:r w:rsidR="00F95187">
              <w:rPr>
                <w:noProof/>
                <w:webHidden/>
              </w:rPr>
              <w:instrText xml:space="preserve"> PAGEREF _Toc104931879 \h </w:instrText>
            </w:r>
            <w:r w:rsidR="00F95187">
              <w:rPr>
                <w:noProof/>
                <w:webHidden/>
              </w:rPr>
            </w:r>
            <w:r w:rsidR="00F95187">
              <w:rPr>
                <w:noProof/>
                <w:webHidden/>
              </w:rPr>
              <w:fldChar w:fldCharType="separate"/>
            </w:r>
            <w:r w:rsidR="00F95187">
              <w:rPr>
                <w:noProof/>
                <w:webHidden/>
              </w:rPr>
              <w:t>6</w:t>
            </w:r>
            <w:r w:rsidR="00F95187">
              <w:rPr>
                <w:noProof/>
                <w:webHidden/>
              </w:rPr>
              <w:fldChar w:fldCharType="end"/>
            </w:r>
          </w:hyperlink>
        </w:p>
        <w:p w14:paraId="00EE9971" w14:textId="77777777" w:rsidR="00F95187" w:rsidRDefault="00AC49C3">
          <w:pPr>
            <w:pStyle w:val="TOC2"/>
            <w:tabs>
              <w:tab w:val="right" w:leader="dot" w:pos="9350"/>
            </w:tabs>
            <w:rPr>
              <w:noProof/>
            </w:rPr>
          </w:pPr>
          <w:hyperlink w:anchor="_Toc104931880" w:history="1">
            <w:r w:rsidR="00F95187" w:rsidRPr="00B7419D">
              <w:rPr>
                <w:rStyle w:val="Hyperlink"/>
                <w:noProof/>
              </w:rPr>
              <w:t>Basic Exploaratory Data Analysis</w:t>
            </w:r>
            <w:r w:rsidR="00F95187">
              <w:rPr>
                <w:noProof/>
                <w:webHidden/>
              </w:rPr>
              <w:tab/>
            </w:r>
            <w:r w:rsidR="00F95187">
              <w:rPr>
                <w:noProof/>
                <w:webHidden/>
              </w:rPr>
              <w:fldChar w:fldCharType="begin"/>
            </w:r>
            <w:r w:rsidR="00F95187">
              <w:rPr>
                <w:noProof/>
                <w:webHidden/>
              </w:rPr>
              <w:instrText xml:space="preserve"> PAGEREF _Toc104931880 \h </w:instrText>
            </w:r>
            <w:r w:rsidR="00F95187">
              <w:rPr>
                <w:noProof/>
                <w:webHidden/>
              </w:rPr>
            </w:r>
            <w:r w:rsidR="00F95187">
              <w:rPr>
                <w:noProof/>
                <w:webHidden/>
              </w:rPr>
              <w:fldChar w:fldCharType="separate"/>
            </w:r>
            <w:r w:rsidR="00F95187">
              <w:rPr>
                <w:noProof/>
                <w:webHidden/>
              </w:rPr>
              <w:t>7</w:t>
            </w:r>
            <w:r w:rsidR="00F95187">
              <w:rPr>
                <w:noProof/>
                <w:webHidden/>
              </w:rPr>
              <w:fldChar w:fldCharType="end"/>
            </w:r>
          </w:hyperlink>
        </w:p>
        <w:p w14:paraId="5C8139A0" w14:textId="77777777" w:rsidR="00F95187" w:rsidRDefault="00AC49C3">
          <w:pPr>
            <w:pStyle w:val="TOC3"/>
            <w:tabs>
              <w:tab w:val="right" w:leader="dot" w:pos="9350"/>
            </w:tabs>
            <w:rPr>
              <w:noProof/>
            </w:rPr>
          </w:pPr>
          <w:hyperlink w:anchor="_Toc104931881" w:history="1">
            <w:r w:rsidR="00F95187" w:rsidRPr="00B7419D">
              <w:rPr>
                <w:rStyle w:val="Hyperlink"/>
                <w:noProof/>
              </w:rPr>
              <w:t>The Head() and Tail() of our dataset</w:t>
            </w:r>
            <w:r w:rsidR="00F95187">
              <w:rPr>
                <w:noProof/>
                <w:webHidden/>
              </w:rPr>
              <w:tab/>
            </w:r>
            <w:r w:rsidR="00F95187">
              <w:rPr>
                <w:noProof/>
                <w:webHidden/>
              </w:rPr>
              <w:fldChar w:fldCharType="begin"/>
            </w:r>
            <w:r w:rsidR="00F95187">
              <w:rPr>
                <w:noProof/>
                <w:webHidden/>
              </w:rPr>
              <w:instrText xml:space="preserve"> PAGEREF _Toc104931881 \h </w:instrText>
            </w:r>
            <w:r w:rsidR="00F95187">
              <w:rPr>
                <w:noProof/>
                <w:webHidden/>
              </w:rPr>
            </w:r>
            <w:r w:rsidR="00F95187">
              <w:rPr>
                <w:noProof/>
                <w:webHidden/>
              </w:rPr>
              <w:fldChar w:fldCharType="separate"/>
            </w:r>
            <w:r w:rsidR="00F95187">
              <w:rPr>
                <w:noProof/>
                <w:webHidden/>
              </w:rPr>
              <w:t>7</w:t>
            </w:r>
            <w:r w:rsidR="00F95187">
              <w:rPr>
                <w:noProof/>
                <w:webHidden/>
              </w:rPr>
              <w:fldChar w:fldCharType="end"/>
            </w:r>
          </w:hyperlink>
        </w:p>
        <w:p w14:paraId="648C8418" w14:textId="77777777" w:rsidR="00F95187" w:rsidRDefault="00AC49C3">
          <w:pPr>
            <w:pStyle w:val="TOC3"/>
            <w:tabs>
              <w:tab w:val="right" w:leader="dot" w:pos="9350"/>
            </w:tabs>
            <w:rPr>
              <w:noProof/>
            </w:rPr>
          </w:pPr>
          <w:hyperlink w:anchor="_Toc104931882" w:history="1">
            <w:r w:rsidR="00F95187" w:rsidRPr="00B7419D">
              <w:rPr>
                <w:rStyle w:val="Hyperlink"/>
                <w:noProof/>
              </w:rPr>
              <w:t>Data Structure after Cleaning</w:t>
            </w:r>
            <w:r w:rsidR="00F95187">
              <w:rPr>
                <w:noProof/>
                <w:webHidden/>
              </w:rPr>
              <w:tab/>
            </w:r>
            <w:r w:rsidR="00F95187">
              <w:rPr>
                <w:noProof/>
                <w:webHidden/>
              </w:rPr>
              <w:fldChar w:fldCharType="begin"/>
            </w:r>
            <w:r w:rsidR="00F95187">
              <w:rPr>
                <w:noProof/>
                <w:webHidden/>
              </w:rPr>
              <w:instrText xml:space="preserve"> PAGEREF _Toc104931882 \h </w:instrText>
            </w:r>
            <w:r w:rsidR="00F95187">
              <w:rPr>
                <w:noProof/>
                <w:webHidden/>
              </w:rPr>
            </w:r>
            <w:r w:rsidR="00F95187">
              <w:rPr>
                <w:noProof/>
                <w:webHidden/>
              </w:rPr>
              <w:fldChar w:fldCharType="separate"/>
            </w:r>
            <w:r w:rsidR="00F95187">
              <w:rPr>
                <w:noProof/>
                <w:webHidden/>
              </w:rPr>
              <w:t>7</w:t>
            </w:r>
            <w:r w:rsidR="00F95187">
              <w:rPr>
                <w:noProof/>
                <w:webHidden/>
              </w:rPr>
              <w:fldChar w:fldCharType="end"/>
            </w:r>
          </w:hyperlink>
        </w:p>
        <w:p w14:paraId="7DB47145" w14:textId="77777777" w:rsidR="00F95187" w:rsidRDefault="00AC49C3">
          <w:pPr>
            <w:pStyle w:val="TOC3"/>
            <w:tabs>
              <w:tab w:val="right" w:leader="dot" w:pos="9350"/>
            </w:tabs>
            <w:rPr>
              <w:noProof/>
            </w:rPr>
          </w:pPr>
          <w:hyperlink w:anchor="_Toc104931883" w:history="1">
            <w:r w:rsidR="00F95187" w:rsidRPr="00B7419D">
              <w:rPr>
                <w:rStyle w:val="Hyperlink"/>
                <w:noProof/>
              </w:rPr>
              <w:t>Dimension of Dataframe after cleaning</w:t>
            </w:r>
            <w:r w:rsidR="00F95187">
              <w:rPr>
                <w:noProof/>
                <w:webHidden/>
              </w:rPr>
              <w:tab/>
            </w:r>
            <w:r w:rsidR="00F95187">
              <w:rPr>
                <w:noProof/>
                <w:webHidden/>
              </w:rPr>
              <w:fldChar w:fldCharType="begin"/>
            </w:r>
            <w:r w:rsidR="00F95187">
              <w:rPr>
                <w:noProof/>
                <w:webHidden/>
              </w:rPr>
              <w:instrText xml:space="preserve"> PAGEREF _Toc104931883 \h </w:instrText>
            </w:r>
            <w:r w:rsidR="00F95187">
              <w:rPr>
                <w:noProof/>
                <w:webHidden/>
              </w:rPr>
            </w:r>
            <w:r w:rsidR="00F95187">
              <w:rPr>
                <w:noProof/>
                <w:webHidden/>
              </w:rPr>
              <w:fldChar w:fldCharType="separate"/>
            </w:r>
            <w:r w:rsidR="00F95187">
              <w:rPr>
                <w:noProof/>
                <w:webHidden/>
              </w:rPr>
              <w:t>7</w:t>
            </w:r>
            <w:r w:rsidR="00F95187">
              <w:rPr>
                <w:noProof/>
                <w:webHidden/>
              </w:rPr>
              <w:fldChar w:fldCharType="end"/>
            </w:r>
          </w:hyperlink>
        </w:p>
        <w:p w14:paraId="0E6A5B21" w14:textId="77777777" w:rsidR="00F95187" w:rsidRDefault="00AC49C3">
          <w:pPr>
            <w:pStyle w:val="TOC3"/>
            <w:tabs>
              <w:tab w:val="right" w:leader="dot" w:pos="9350"/>
            </w:tabs>
            <w:rPr>
              <w:noProof/>
            </w:rPr>
          </w:pPr>
          <w:hyperlink w:anchor="_Toc104931884" w:history="1">
            <w:r w:rsidR="00F95187" w:rsidRPr="00B7419D">
              <w:rPr>
                <w:rStyle w:val="Hyperlink"/>
                <w:noProof/>
              </w:rPr>
              <w:t>let’s display the type and a preview of all columns as a row</w:t>
            </w:r>
            <w:r w:rsidR="00F95187">
              <w:rPr>
                <w:noProof/>
                <w:webHidden/>
              </w:rPr>
              <w:tab/>
            </w:r>
            <w:r w:rsidR="00F95187">
              <w:rPr>
                <w:noProof/>
                <w:webHidden/>
              </w:rPr>
              <w:fldChar w:fldCharType="begin"/>
            </w:r>
            <w:r w:rsidR="00F95187">
              <w:rPr>
                <w:noProof/>
                <w:webHidden/>
              </w:rPr>
              <w:instrText xml:space="preserve"> PAGEREF _Toc104931884 \h </w:instrText>
            </w:r>
            <w:r w:rsidR="00F95187">
              <w:rPr>
                <w:noProof/>
                <w:webHidden/>
              </w:rPr>
            </w:r>
            <w:r w:rsidR="00F95187">
              <w:rPr>
                <w:noProof/>
                <w:webHidden/>
              </w:rPr>
              <w:fldChar w:fldCharType="separate"/>
            </w:r>
            <w:r w:rsidR="00F95187">
              <w:rPr>
                <w:noProof/>
                <w:webHidden/>
              </w:rPr>
              <w:t>7</w:t>
            </w:r>
            <w:r w:rsidR="00F95187">
              <w:rPr>
                <w:noProof/>
                <w:webHidden/>
              </w:rPr>
              <w:fldChar w:fldCharType="end"/>
            </w:r>
          </w:hyperlink>
        </w:p>
        <w:p w14:paraId="2136CC98" w14:textId="77777777" w:rsidR="00F95187" w:rsidRDefault="00AC49C3">
          <w:pPr>
            <w:pStyle w:val="TOC3"/>
            <w:tabs>
              <w:tab w:val="right" w:leader="dot" w:pos="9350"/>
            </w:tabs>
            <w:rPr>
              <w:noProof/>
            </w:rPr>
          </w:pPr>
          <w:hyperlink w:anchor="_Toc104931885" w:history="1">
            <w:r w:rsidR="00F95187" w:rsidRPr="00B7419D">
              <w:rPr>
                <w:rStyle w:val="Hyperlink"/>
                <w:noProof/>
              </w:rPr>
              <w:t>Summary of the dataset</w:t>
            </w:r>
            <w:r w:rsidR="00F95187">
              <w:rPr>
                <w:noProof/>
                <w:webHidden/>
              </w:rPr>
              <w:tab/>
            </w:r>
            <w:r w:rsidR="00F95187">
              <w:rPr>
                <w:noProof/>
                <w:webHidden/>
              </w:rPr>
              <w:fldChar w:fldCharType="begin"/>
            </w:r>
            <w:r w:rsidR="00F95187">
              <w:rPr>
                <w:noProof/>
                <w:webHidden/>
              </w:rPr>
              <w:instrText xml:space="preserve"> PAGEREF _Toc104931885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4E53A142" w14:textId="77777777" w:rsidR="00F95187" w:rsidRDefault="00AC49C3">
          <w:pPr>
            <w:pStyle w:val="TOC4"/>
            <w:tabs>
              <w:tab w:val="right" w:leader="dot" w:pos="9350"/>
            </w:tabs>
            <w:rPr>
              <w:noProof/>
            </w:rPr>
          </w:pPr>
          <w:hyperlink w:anchor="_Toc104931886" w:history="1">
            <w:r w:rsidR="00F95187" w:rsidRPr="00B7419D">
              <w:rPr>
                <w:rStyle w:val="Hyperlink"/>
                <w:noProof/>
              </w:rPr>
              <w:t>1. Descriptive statistics with the summary().</w:t>
            </w:r>
            <w:r w:rsidR="00F95187">
              <w:rPr>
                <w:noProof/>
                <w:webHidden/>
              </w:rPr>
              <w:tab/>
            </w:r>
            <w:r w:rsidR="00F95187">
              <w:rPr>
                <w:noProof/>
                <w:webHidden/>
              </w:rPr>
              <w:fldChar w:fldCharType="begin"/>
            </w:r>
            <w:r w:rsidR="00F95187">
              <w:rPr>
                <w:noProof/>
                <w:webHidden/>
              </w:rPr>
              <w:instrText xml:space="preserve"> PAGEREF _Toc104931886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795E4A19" w14:textId="77777777" w:rsidR="00F95187" w:rsidRDefault="00AC49C3">
          <w:pPr>
            <w:pStyle w:val="TOC4"/>
            <w:tabs>
              <w:tab w:val="right" w:leader="dot" w:pos="9350"/>
            </w:tabs>
            <w:rPr>
              <w:noProof/>
            </w:rPr>
          </w:pPr>
          <w:hyperlink w:anchor="_Toc104931887" w:history="1">
            <w:r w:rsidR="00F95187" w:rsidRPr="00B7419D">
              <w:rPr>
                <w:rStyle w:val="Hyperlink"/>
                <w:noProof/>
              </w:rPr>
              <w:t>SUmmary statistics of a column</w:t>
            </w:r>
            <w:r w:rsidR="00F95187">
              <w:rPr>
                <w:noProof/>
                <w:webHidden/>
              </w:rPr>
              <w:tab/>
            </w:r>
            <w:r w:rsidR="00F95187">
              <w:rPr>
                <w:noProof/>
                <w:webHidden/>
              </w:rPr>
              <w:fldChar w:fldCharType="begin"/>
            </w:r>
            <w:r w:rsidR="00F95187">
              <w:rPr>
                <w:noProof/>
                <w:webHidden/>
              </w:rPr>
              <w:instrText xml:space="preserve"> PAGEREF _Toc104931887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314D9B37" w14:textId="77777777" w:rsidR="00F95187" w:rsidRDefault="00AC49C3">
          <w:pPr>
            <w:pStyle w:val="TOC4"/>
            <w:tabs>
              <w:tab w:val="right" w:leader="dot" w:pos="9350"/>
            </w:tabs>
            <w:rPr>
              <w:noProof/>
            </w:rPr>
          </w:pPr>
          <w:hyperlink w:anchor="_Toc104931888" w:history="1">
            <w:r w:rsidR="00F95187" w:rsidRPr="00B7419D">
              <w:rPr>
                <w:rStyle w:val="Hyperlink"/>
                <w:noProof/>
              </w:rPr>
              <w:t>2. Summary statistics using stat.desc() function:</w:t>
            </w:r>
            <w:r w:rsidR="00F95187">
              <w:rPr>
                <w:noProof/>
                <w:webHidden/>
              </w:rPr>
              <w:tab/>
            </w:r>
            <w:r w:rsidR="00F95187">
              <w:rPr>
                <w:noProof/>
                <w:webHidden/>
              </w:rPr>
              <w:fldChar w:fldCharType="begin"/>
            </w:r>
            <w:r w:rsidR="00F95187">
              <w:rPr>
                <w:noProof/>
                <w:webHidden/>
              </w:rPr>
              <w:instrText xml:space="preserve"> PAGEREF _Toc104931888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094869D2" w14:textId="77777777" w:rsidR="00F95187" w:rsidRDefault="00AC49C3">
          <w:pPr>
            <w:pStyle w:val="TOC4"/>
            <w:tabs>
              <w:tab w:val="right" w:leader="dot" w:pos="9350"/>
            </w:tabs>
            <w:rPr>
              <w:noProof/>
            </w:rPr>
          </w:pPr>
          <w:hyperlink w:anchor="_Toc104931889" w:history="1">
            <w:r w:rsidR="00F95187" w:rsidRPr="00B7419D">
              <w:rPr>
                <w:rStyle w:val="Hyperlink"/>
                <w:noProof/>
              </w:rPr>
              <w:t>3. Descriptive statistics with describe() function</w:t>
            </w:r>
            <w:r w:rsidR="00F95187">
              <w:rPr>
                <w:noProof/>
                <w:webHidden/>
              </w:rPr>
              <w:tab/>
            </w:r>
            <w:r w:rsidR="00F95187">
              <w:rPr>
                <w:noProof/>
                <w:webHidden/>
              </w:rPr>
              <w:fldChar w:fldCharType="begin"/>
            </w:r>
            <w:r w:rsidR="00F95187">
              <w:rPr>
                <w:noProof/>
                <w:webHidden/>
              </w:rPr>
              <w:instrText xml:space="preserve"> PAGEREF _Toc104931889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3A1052CA" w14:textId="77777777" w:rsidR="00F95187" w:rsidRDefault="00AC49C3">
          <w:pPr>
            <w:pStyle w:val="TOC2"/>
            <w:tabs>
              <w:tab w:val="right" w:leader="dot" w:pos="9350"/>
            </w:tabs>
            <w:rPr>
              <w:noProof/>
            </w:rPr>
          </w:pPr>
          <w:hyperlink w:anchor="_Toc104931890" w:history="1">
            <w:r w:rsidR="00F95187" w:rsidRPr="00B7419D">
              <w:rPr>
                <w:rStyle w:val="Hyperlink"/>
                <w:noProof/>
              </w:rPr>
              <w:t>Investigating the missing values.</w:t>
            </w:r>
            <w:r w:rsidR="00F95187">
              <w:rPr>
                <w:noProof/>
                <w:webHidden/>
              </w:rPr>
              <w:tab/>
            </w:r>
            <w:r w:rsidR="00F95187">
              <w:rPr>
                <w:noProof/>
                <w:webHidden/>
              </w:rPr>
              <w:fldChar w:fldCharType="begin"/>
            </w:r>
            <w:r w:rsidR="00F95187">
              <w:rPr>
                <w:noProof/>
                <w:webHidden/>
              </w:rPr>
              <w:instrText xml:space="preserve"> PAGEREF _Toc104931890 \h </w:instrText>
            </w:r>
            <w:r w:rsidR="00F95187">
              <w:rPr>
                <w:noProof/>
                <w:webHidden/>
              </w:rPr>
            </w:r>
            <w:r w:rsidR="00F95187">
              <w:rPr>
                <w:noProof/>
                <w:webHidden/>
              </w:rPr>
              <w:fldChar w:fldCharType="separate"/>
            </w:r>
            <w:r w:rsidR="00F95187">
              <w:rPr>
                <w:noProof/>
                <w:webHidden/>
              </w:rPr>
              <w:t>8</w:t>
            </w:r>
            <w:r w:rsidR="00F95187">
              <w:rPr>
                <w:noProof/>
                <w:webHidden/>
              </w:rPr>
              <w:fldChar w:fldCharType="end"/>
            </w:r>
          </w:hyperlink>
        </w:p>
        <w:p w14:paraId="1F44DD63" w14:textId="77777777" w:rsidR="00F95187" w:rsidRDefault="00AC49C3">
          <w:pPr>
            <w:pStyle w:val="TOC3"/>
            <w:tabs>
              <w:tab w:val="right" w:leader="dot" w:pos="9350"/>
            </w:tabs>
            <w:rPr>
              <w:noProof/>
            </w:rPr>
          </w:pPr>
          <w:hyperlink w:anchor="_Toc104931891" w:history="1">
            <w:r w:rsidR="00F95187" w:rsidRPr="00B7419D">
              <w:rPr>
                <w:rStyle w:val="Hyperlink"/>
                <w:noProof/>
              </w:rPr>
              <w:t>Visualise the Data Types</w:t>
            </w:r>
            <w:r w:rsidR="00F95187">
              <w:rPr>
                <w:noProof/>
                <w:webHidden/>
              </w:rPr>
              <w:tab/>
            </w:r>
            <w:r w:rsidR="00F95187">
              <w:rPr>
                <w:noProof/>
                <w:webHidden/>
              </w:rPr>
              <w:fldChar w:fldCharType="begin"/>
            </w:r>
            <w:r w:rsidR="00F95187">
              <w:rPr>
                <w:noProof/>
                <w:webHidden/>
              </w:rPr>
              <w:instrText xml:space="preserve"> PAGEREF _Toc104931891 \h </w:instrText>
            </w:r>
            <w:r w:rsidR="00F95187">
              <w:rPr>
                <w:noProof/>
                <w:webHidden/>
              </w:rPr>
            </w:r>
            <w:r w:rsidR="00F95187">
              <w:rPr>
                <w:noProof/>
                <w:webHidden/>
              </w:rPr>
              <w:fldChar w:fldCharType="separate"/>
            </w:r>
            <w:r w:rsidR="00F95187">
              <w:rPr>
                <w:noProof/>
                <w:webHidden/>
              </w:rPr>
              <w:t>9</w:t>
            </w:r>
            <w:r w:rsidR="00F95187">
              <w:rPr>
                <w:noProof/>
                <w:webHidden/>
              </w:rPr>
              <w:fldChar w:fldCharType="end"/>
            </w:r>
          </w:hyperlink>
        </w:p>
        <w:p w14:paraId="2FEDD5D0" w14:textId="77777777" w:rsidR="00F95187" w:rsidRDefault="00AC49C3">
          <w:pPr>
            <w:pStyle w:val="TOC2"/>
            <w:tabs>
              <w:tab w:val="right" w:leader="dot" w:pos="9350"/>
            </w:tabs>
            <w:rPr>
              <w:noProof/>
            </w:rPr>
          </w:pPr>
          <w:hyperlink w:anchor="_Toc104931892" w:history="1">
            <w:r w:rsidR="00F95187" w:rsidRPr="00B7419D">
              <w:rPr>
                <w:rStyle w:val="Hyperlink"/>
                <w:noProof/>
              </w:rPr>
              <w:t>Plotting the dataset structure</w:t>
            </w:r>
            <w:r w:rsidR="00F95187">
              <w:rPr>
                <w:noProof/>
                <w:webHidden/>
              </w:rPr>
              <w:tab/>
            </w:r>
            <w:r w:rsidR="00F95187">
              <w:rPr>
                <w:noProof/>
                <w:webHidden/>
              </w:rPr>
              <w:fldChar w:fldCharType="begin"/>
            </w:r>
            <w:r w:rsidR="00F95187">
              <w:rPr>
                <w:noProof/>
                <w:webHidden/>
              </w:rPr>
              <w:instrText xml:space="preserve"> PAGEREF _Toc104931892 \h </w:instrText>
            </w:r>
            <w:r w:rsidR="00F95187">
              <w:rPr>
                <w:noProof/>
                <w:webHidden/>
              </w:rPr>
            </w:r>
            <w:r w:rsidR="00F95187">
              <w:rPr>
                <w:noProof/>
                <w:webHidden/>
              </w:rPr>
              <w:fldChar w:fldCharType="separate"/>
            </w:r>
            <w:r w:rsidR="00F95187">
              <w:rPr>
                <w:noProof/>
                <w:webHidden/>
              </w:rPr>
              <w:t>9</w:t>
            </w:r>
            <w:r w:rsidR="00F95187">
              <w:rPr>
                <w:noProof/>
                <w:webHidden/>
              </w:rPr>
              <w:fldChar w:fldCharType="end"/>
            </w:r>
          </w:hyperlink>
        </w:p>
        <w:p w14:paraId="523064E7" w14:textId="77777777" w:rsidR="00F95187" w:rsidRDefault="00AC49C3">
          <w:pPr>
            <w:pStyle w:val="TOC2"/>
            <w:tabs>
              <w:tab w:val="right" w:leader="dot" w:pos="9350"/>
            </w:tabs>
            <w:rPr>
              <w:noProof/>
            </w:rPr>
          </w:pPr>
          <w:hyperlink w:anchor="_Toc104931893" w:history="1">
            <w:r w:rsidR="00F95187" w:rsidRPr="00B7419D">
              <w:rPr>
                <w:rStyle w:val="Hyperlink"/>
                <w:noProof/>
              </w:rPr>
              <w:t>Plotting the bar chart for each discrete feature</w:t>
            </w:r>
            <w:r w:rsidR="00F95187">
              <w:rPr>
                <w:noProof/>
                <w:webHidden/>
              </w:rPr>
              <w:tab/>
            </w:r>
            <w:r w:rsidR="00F95187">
              <w:rPr>
                <w:noProof/>
                <w:webHidden/>
              </w:rPr>
              <w:fldChar w:fldCharType="begin"/>
            </w:r>
            <w:r w:rsidR="00F95187">
              <w:rPr>
                <w:noProof/>
                <w:webHidden/>
              </w:rPr>
              <w:instrText xml:space="preserve"> PAGEREF _Toc104931893 \h </w:instrText>
            </w:r>
            <w:r w:rsidR="00F95187">
              <w:rPr>
                <w:noProof/>
                <w:webHidden/>
              </w:rPr>
            </w:r>
            <w:r w:rsidR="00F95187">
              <w:rPr>
                <w:noProof/>
                <w:webHidden/>
              </w:rPr>
              <w:fldChar w:fldCharType="separate"/>
            </w:r>
            <w:r w:rsidR="00F95187">
              <w:rPr>
                <w:noProof/>
                <w:webHidden/>
              </w:rPr>
              <w:t>9</w:t>
            </w:r>
            <w:r w:rsidR="00F95187">
              <w:rPr>
                <w:noProof/>
                <w:webHidden/>
              </w:rPr>
              <w:fldChar w:fldCharType="end"/>
            </w:r>
          </w:hyperlink>
        </w:p>
        <w:p w14:paraId="259BD1AE" w14:textId="77777777" w:rsidR="00F95187" w:rsidRDefault="00AC49C3">
          <w:pPr>
            <w:pStyle w:val="TOC2"/>
            <w:tabs>
              <w:tab w:val="right" w:leader="dot" w:pos="9350"/>
            </w:tabs>
            <w:rPr>
              <w:noProof/>
            </w:rPr>
          </w:pPr>
          <w:hyperlink w:anchor="_Toc104931894" w:history="1">
            <w:r w:rsidR="00F95187" w:rsidRPr="00B7419D">
              <w:rPr>
                <w:rStyle w:val="Hyperlink"/>
                <w:noProof/>
              </w:rPr>
              <w:t>The charts can also be grouped by a discrete variable, e.g. the presence of a Robbery</w:t>
            </w:r>
            <w:r w:rsidR="00F95187">
              <w:rPr>
                <w:noProof/>
                <w:webHidden/>
              </w:rPr>
              <w:tab/>
            </w:r>
            <w:r w:rsidR="00F95187">
              <w:rPr>
                <w:noProof/>
                <w:webHidden/>
              </w:rPr>
              <w:fldChar w:fldCharType="begin"/>
            </w:r>
            <w:r w:rsidR="00F95187">
              <w:rPr>
                <w:noProof/>
                <w:webHidden/>
              </w:rPr>
              <w:instrText xml:space="preserve"> PAGEREF _Toc104931894 \h </w:instrText>
            </w:r>
            <w:r w:rsidR="00F95187">
              <w:rPr>
                <w:noProof/>
                <w:webHidden/>
              </w:rPr>
            </w:r>
            <w:r w:rsidR="00F95187">
              <w:rPr>
                <w:noProof/>
                <w:webHidden/>
              </w:rPr>
              <w:fldChar w:fldCharType="separate"/>
            </w:r>
            <w:r w:rsidR="00F95187">
              <w:rPr>
                <w:noProof/>
                <w:webHidden/>
              </w:rPr>
              <w:t>9</w:t>
            </w:r>
            <w:r w:rsidR="00F95187">
              <w:rPr>
                <w:noProof/>
                <w:webHidden/>
              </w:rPr>
              <w:fldChar w:fldCharType="end"/>
            </w:r>
          </w:hyperlink>
        </w:p>
        <w:p w14:paraId="65C7B8EE" w14:textId="77777777" w:rsidR="00F95187" w:rsidRDefault="00AC49C3">
          <w:pPr>
            <w:pStyle w:val="TOC2"/>
            <w:tabs>
              <w:tab w:val="right" w:leader="dot" w:pos="9350"/>
            </w:tabs>
            <w:rPr>
              <w:noProof/>
            </w:rPr>
          </w:pPr>
          <w:hyperlink w:anchor="_Toc104931895" w:history="1">
            <w:r w:rsidR="00F95187" w:rsidRPr="00B7419D">
              <w:rPr>
                <w:rStyle w:val="Hyperlink"/>
                <w:noProof/>
              </w:rPr>
              <w:t>Plotting quantile-quantile for each continuous feature</w:t>
            </w:r>
            <w:r w:rsidR="00F95187">
              <w:rPr>
                <w:noProof/>
                <w:webHidden/>
              </w:rPr>
              <w:tab/>
            </w:r>
            <w:r w:rsidR="00F95187">
              <w:rPr>
                <w:noProof/>
                <w:webHidden/>
              </w:rPr>
              <w:fldChar w:fldCharType="begin"/>
            </w:r>
            <w:r w:rsidR="00F95187">
              <w:rPr>
                <w:noProof/>
                <w:webHidden/>
              </w:rPr>
              <w:instrText xml:space="preserve"> PAGEREF _Toc104931895 \h </w:instrText>
            </w:r>
            <w:r w:rsidR="00F95187">
              <w:rPr>
                <w:noProof/>
                <w:webHidden/>
              </w:rPr>
            </w:r>
            <w:r w:rsidR="00F95187">
              <w:rPr>
                <w:noProof/>
                <w:webHidden/>
              </w:rPr>
              <w:fldChar w:fldCharType="separate"/>
            </w:r>
            <w:r w:rsidR="00F95187">
              <w:rPr>
                <w:noProof/>
                <w:webHidden/>
              </w:rPr>
              <w:t>9</w:t>
            </w:r>
            <w:r w:rsidR="00F95187">
              <w:rPr>
                <w:noProof/>
                <w:webHidden/>
              </w:rPr>
              <w:fldChar w:fldCharType="end"/>
            </w:r>
          </w:hyperlink>
        </w:p>
        <w:p w14:paraId="3A0E6F8F" w14:textId="77777777" w:rsidR="00F95187" w:rsidRDefault="00AC49C3">
          <w:pPr>
            <w:pStyle w:val="TOC2"/>
            <w:tabs>
              <w:tab w:val="right" w:leader="dot" w:pos="9350"/>
            </w:tabs>
            <w:rPr>
              <w:noProof/>
            </w:rPr>
          </w:pPr>
          <w:hyperlink w:anchor="_Toc104931896" w:history="1">
            <w:r w:rsidR="00F95187" w:rsidRPr="00B7419D">
              <w:rPr>
                <w:rStyle w:val="Hyperlink"/>
                <w:noProof/>
              </w:rPr>
              <w:t>Plots density estimates for each continues feature</w:t>
            </w:r>
            <w:r w:rsidR="00F95187">
              <w:rPr>
                <w:noProof/>
                <w:webHidden/>
              </w:rPr>
              <w:tab/>
            </w:r>
            <w:r w:rsidR="00F95187">
              <w:rPr>
                <w:noProof/>
                <w:webHidden/>
              </w:rPr>
              <w:fldChar w:fldCharType="begin"/>
            </w:r>
            <w:r w:rsidR="00F95187">
              <w:rPr>
                <w:noProof/>
                <w:webHidden/>
              </w:rPr>
              <w:instrText xml:space="preserve"> PAGEREF _Toc104931896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56DA8668" w14:textId="77777777" w:rsidR="00F95187" w:rsidRDefault="00AC49C3">
          <w:pPr>
            <w:pStyle w:val="TOC2"/>
            <w:tabs>
              <w:tab w:val="right" w:leader="dot" w:pos="9350"/>
            </w:tabs>
            <w:rPr>
              <w:noProof/>
            </w:rPr>
          </w:pPr>
          <w:hyperlink w:anchor="_Toc104931897" w:history="1">
            <w:r w:rsidR="00F95187" w:rsidRPr="00B7419D">
              <w:rPr>
                <w:rStyle w:val="Hyperlink"/>
                <w:noProof/>
              </w:rPr>
              <w:t>Visualise correlation heatmap</w:t>
            </w:r>
            <w:r w:rsidR="00F95187">
              <w:rPr>
                <w:noProof/>
                <w:webHidden/>
              </w:rPr>
              <w:tab/>
            </w:r>
            <w:r w:rsidR="00F95187">
              <w:rPr>
                <w:noProof/>
                <w:webHidden/>
              </w:rPr>
              <w:fldChar w:fldCharType="begin"/>
            </w:r>
            <w:r w:rsidR="00F95187">
              <w:rPr>
                <w:noProof/>
                <w:webHidden/>
              </w:rPr>
              <w:instrText xml:space="preserve"> PAGEREF _Toc104931897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18632C3C" w14:textId="77777777" w:rsidR="00F95187" w:rsidRDefault="00AC49C3">
          <w:pPr>
            <w:pStyle w:val="TOC2"/>
            <w:tabs>
              <w:tab w:val="right" w:leader="dot" w:pos="9350"/>
            </w:tabs>
            <w:rPr>
              <w:noProof/>
            </w:rPr>
          </w:pPr>
          <w:hyperlink w:anchor="_Toc104931898" w:history="1">
            <w:r w:rsidR="00F95187" w:rsidRPr="00B7419D">
              <w:rPr>
                <w:rStyle w:val="Hyperlink"/>
                <w:noProof/>
              </w:rPr>
              <w:t>Visualising the principal components</w:t>
            </w:r>
            <w:r w:rsidR="00F95187">
              <w:rPr>
                <w:noProof/>
                <w:webHidden/>
              </w:rPr>
              <w:tab/>
            </w:r>
            <w:r w:rsidR="00F95187">
              <w:rPr>
                <w:noProof/>
                <w:webHidden/>
              </w:rPr>
              <w:fldChar w:fldCharType="begin"/>
            </w:r>
            <w:r w:rsidR="00F95187">
              <w:rPr>
                <w:noProof/>
                <w:webHidden/>
              </w:rPr>
              <w:instrText xml:space="preserve"> PAGEREF _Toc104931898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2FA4B537" w14:textId="77777777" w:rsidR="00F95187" w:rsidRDefault="00AC49C3">
          <w:pPr>
            <w:pStyle w:val="TOC2"/>
            <w:tabs>
              <w:tab w:val="right" w:leader="dot" w:pos="9350"/>
            </w:tabs>
            <w:rPr>
              <w:noProof/>
            </w:rPr>
          </w:pPr>
          <w:hyperlink w:anchor="_Toc104931899" w:history="1">
            <w:r w:rsidR="00F95187" w:rsidRPr="00B7419D">
              <w:rPr>
                <w:rStyle w:val="Hyperlink"/>
                <w:noProof/>
              </w:rPr>
              <w:t>Inspecting the dataset</w:t>
            </w:r>
            <w:r w:rsidR="00F95187">
              <w:rPr>
                <w:noProof/>
                <w:webHidden/>
              </w:rPr>
              <w:tab/>
            </w:r>
            <w:r w:rsidR="00F95187">
              <w:rPr>
                <w:noProof/>
                <w:webHidden/>
              </w:rPr>
              <w:fldChar w:fldCharType="begin"/>
            </w:r>
            <w:r w:rsidR="00F95187">
              <w:rPr>
                <w:noProof/>
                <w:webHidden/>
              </w:rPr>
              <w:instrText xml:space="preserve"> PAGEREF _Toc104931899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5CC8DA64" w14:textId="77777777" w:rsidR="00F95187" w:rsidRDefault="00AC49C3">
          <w:pPr>
            <w:pStyle w:val="TOC1"/>
            <w:tabs>
              <w:tab w:val="right" w:leader="dot" w:pos="9350"/>
            </w:tabs>
            <w:rPr>
              <w:noProof/>
            </w:rPr>
          </w:pPr>
          <w:hyperlink w:anchor="_Toc104931900" w:history="1">
            <w:r w:rsidR="00F95187" w:rsidRPr="00B7419D">
              <w:rPr>
                <w:rStyle w:val="Hyperlink"/>
                <w:noProof/>
              </w:rPr>
              <w:t>Advance Exploratory Data Analysis.</w:t>
            </w:r>
            <w:r w:rsidR="00F95187">
              <w:rPr>
                <w:noProof/>
                <w:webHidden/>
              </w:rPr>
              <w:tab/>
            </w:r>
            <w:r w:rsidR="00F95187">
              <w:rPr>
                <w:noProof/>
                <w:webHidden/>
              </w:rPr>
              <w:fldChar w:fldCharType="begin"/>
            </w:r>
            <w:r w:rsidR="00F95187">
              <w:rPr>
                <w:noProof/>
                <w:webHidden/>
              </w:rPr>
              <w:instrText xml:space="preserve"> PAGEREF _Toc104931900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206F1F3F" w14:textId="77777777" w:rsidR="00F95187" w:rsidRDefault="00AC49C3">
          <w:pPr>
            <w:pStyle w:val="TOC2"/>
            <w:tabs>
              <w:tab w:val="right" w:leader="dot" w:pos="9350"/>
            </w:tabs>
            <w:rPr>
              <w:noProof/>
            </w:rPr>
          </w:pPr>
          <w:hyperlink w:anchor="_Toc104931901" w:history="1">
            <w:r w:rsidR="00F95187" w:rsidRPr="00B7419D">
              <w:rPr>
                <w:rStyle w:val="Hyperlink"/>
                <w:noProof/>
              </w:rPr>
              <w:t>Creating a variable called total_crime to input all crimes together for each county.</w:t>
            </w:r>
            <w:r w:rsidR="00F95187">
              <w:rPr>
                <w:noProof/>
                <w:webHidden/>
              </w:rPr>
              <w:tab/>
            </w:r>
            <w:r w:rsidR="00F95187">
              <w:rPr>
                <w:noProof/>
                <w:webHidden/>
              </w:rPr>
              <w:fldChar w:fldCharType="begin"/>
            </w:r>
            <w:r w:rsidR="00F95187">
              <w:rPr>
                <w:noProof/>
                <w:webHidden/>
              </w:rPr>
              <w:instrText xml:space="preserve"> PAGEREF _Toc104931901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620E8375" w14:textId="77777777" w:rsidR="00F95187" w:rsidRDefault="00AC49C3">
          <w:pPr>
            <w:pStyle w:val="TOC2"/>
            <w:tabs>
              <w:tab w:val="right" w:leader="dot" w:pos="9350"/>
            </w:tabs>
            <w:rPr>
              <w:noProof/>
            </w:rPr>
          </w:pPr>
          <w:hyperlink w:anchor="_Toc104931902" w:history="1">
            <w:r w:rsidR="00F95187" w:rsidRPr="00B7419D">
              <w:rPr>
                <w:rStyle w:val="Hyperlink"/>
                <w:noProof/>
              </w:rPr>
              <w:t>Visualising All crimes</w:t>
            </w:r>
            <w:r w:rsidR="00F95187">
              <w:rPr>
                <w:noProof/>
                <w:webHidden/>
              </w:rPr>
              <w:tab/>
            </w:r>
            <w:r w:rsidR="00F95187">
              <w:rPr>
                <w:noProof/>
                <w:webHidden/>
              </w:rPr>
              <w:fldChar w:fldCharType="begin"/>
            </w:r>
            <w:r w:rsidR="00F95187">
              <w:rPr>
                <w:noProof/>
                <w:webHidden/>
              </w:rPr>
              <w:instrText xml:space="preserve"> PAGEREF _Toc104931902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61D61BF5" w14:textId="77777777" w:rsidR="00F95187" w:rsidRDefault="00AC49C3">
          <w:pPr>
            <w:pStyle w:val="TOC2"/>
            <w:tabs>
              <w:tab w:val="right" w:leader="dot" w:pos="9350"/>
            </w:tabs>
            <w:rPr>
              <w:noProof/>
            </w:rPr>
          </w:pPr>
          <w:hyperlink w:anchor="_Toc104931903" w:history="1">
            <w:r w:rsidR="00F95187" w:rsidRPr="00B7419D">
              <w:rPr>
                <w:rStyle w:val="Hyperlink"/>
                <w:noProof/>
              </w:rPr>
              <w:t>Visualising Successful crime conviction Distribution</w:t>
            </w:r>
            <w:r w:rsidR="00F95187">
              <w:rPr>
                <w:noProof/>
                <w:webHidden/>
              </w:rPr>
              <w:tab/>
            </w:r>
            <w:r w:rsidR="00F95187">
              <w:rPr>
                <w:noProof/>
                <w:webHidden/>
              </w:rPr>
              <w:fldChar w:fldCharType="begin"/>
            </w:r>
            <w:r w:rsidR="00F95187">
              <w:rPr>
                <w:noProof/>
                <w:webHidden/>
              </w:rPr>
              <w:instrText xml:space="preserve"> PAGEREF _Toc104931903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6DFB7AE4" w14:textId="77777777" w:rsidR="00F95187" w:rsidRDefault="00AC49C3">
          <w:pPr>
            <w:pStyle w:val="TOC2"/>
            <w:tabs>
              <w:tab w:val="right" w:leader="dot" w:pos="9350"/>
            </w:tabs>
            <w:rPr>
              <w:noProof/>
            </w:rPr>
          </w:pPr>
          <w:hyperlink w:anchor="_Toc104931904" w:history="1">
            <w:r w:rsidR="00F95187" w:rsidRPr="00B7419D">
              <w:rPr>
                <w:rStyle w:val="Hyperlink"/>
                <w:noProof/>
              </w:rPr>
              <w:t>Successful crime conviction in 2015</w:t>
            </w:r>
            <w:r w:rsidR="00F95187">
              <w:rPr>
                <w:noProof/>
                <w:webHidden/>
              </w:rPr>
              <w:tab/>
            </w:r>
            <w:r w:rsidR="00F95187">
              <w:rPr>
                <w:noProof/>
                <w:webHidden/>
              </w:rPr>
              <w:fldChar w:fldCharType="begin"/>
            </w:r>
            <w:r w:rsidR="00F95187">
              <w:rPr>
                <w:noProof/>
                <w:webHidden/>
              </w:rPr>
              <w:instrText xml:space="preserve"> PAGEREF _Toc104931904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63A66474" w14:textId="77777777" w:rsidR="00F95187" w:rsidRDefault="00AC49C3">
          <w:pPr>
            <w:pStyle w:val="TOC2"/>
            <w:tabs>
              <w:tab w:val="right" w:leader="dot" w:pos="9350"/>
            </w:tabs>
            <w:rPr>
              <w:noProof/>
            </w:rPr>
          </w:pPr>
          <w:hyperlink w:anchor="_Toc104931905" w:history="1">
            <w:r w:rsidR="00F95187" w:rsidRPr="00B7419D">
              <w:rPr>
                <w:rStyle w:val="Hyperlink"/>
                <w:noProof/>
              </w:rPr>
              <w:t>Successful crime conviction in 2015</w:t>
            </w:r>
            <w:r w:rsidR="00F95187">
              <w:rPr>
                <w:noProof/>
                <w:webHidden/>
              </w:rPr>
              <w:tab/>
            </w:r>
            <w:r w:rsidR="00F95187">
              <w:rPr>
                <w:noProof/>
                <w:webHidden/>
              </w:rPr>
              <w:fldChar w:fldCharType="begin"/>
            </w:r>
            <w:r w:rsidR="00F95187">
              <w:rPr>
                <w:noProof/>
                <w:webHidden/>
              </w:rPr>
              <w:instrText xml:space="preserve"> PAGEREF _Toc104931905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01689813" w14:textId="77777777" w:rsidR="00F95187" w:rsidRDefault="00AC49C3">
          <w:pPr>
            <w:pStyle w:val="TOC2"/>
            <w:tabs>
              <w:tab w:val="right" w:leader="dot" w:pos="9350"/>
            </w:tabs>
            <w:rPr>
              <w:noProof/>
            </w:rPr>
          </w:pPr>
          <w:hyperlink w:anchor="_Toc104931906" w:history="1">
            <w:r w:rsidR="00F95187" w:rsidRPr="00B7419D">
              <w:rPr>
                <w:rStyle w:val="Hyperlink"/>
                <w:noProof/>
              </w:rPr>
              <w:t>Successful crime conviction in 2016</w:t>
            </w:r>
            <w:r w:rsidR="00F95187">
              <w:rPr>
                <w:noProof/>
                <w:webHidden/>
              </w:rPr>
              <w:tab/>
            </w:r>
            <w:r w:rsidR="00F95187">
              <w:rPr>
                <w:noProof/>
                <w:webHidden/>
              </w:rPr>
              <w:fldChar w:fldCharType="begin"/>
            </w:r>
            <w:r w:rsidR="00F95187">
              <w:rPr>
                <w:noProof/>
                <w:webHidden/>
              </w:rPr>
              <w:instrText xml:space="preserve"> PAGEREF _Toc104931906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249ED3E4" w14:textId="77777777" w:rsidR="00F95187" w:rsidRDefault="00AC49C3">
          <w:pPr>
            <w:pStyle w:val="TOC2"/>
            <w:tabs>
              <w:tab w:val="right" w:leader="dot" w:pos="9350"/>
            </w:tabs>
            <w:rPr>
              <w:noProof/>
            </w:rPr>
          </w:pPr>
          <w:hyperlink w:anchor="_Toc104931907" w:history="1">
            <w:r w:rsidR="00F95187" w:rsidRPr="00B7419D">
              <w:rPr>
                <w:rStyle w:val="Hyperlink"/>
                <w:noProof/>
              </w:rPr>
              <w:t>Successful crime conviction in 2017</w:t>
            </w:r>
            <w:r w:rsidR="00F95187">
              <w:rPr>
                <w:noProof/>
                <w:webHidden/>
              </w:rPr>
              <w:tab/>
            </w:r>
            <w:r w:rsidR="00F95187">
              <w:rPr>
                <w:noProof/>
                <w:webHidden/>
              </w:rPr>
              <w:fldChar w:fldCharType="begin"/>
            </w:r>
            <w:r w:rsidR="00F95187">
              <w:rPr>
                <w:noProof/>
                <w:webHidden/>
              </w:rPr>
              <w:instrText xml:space="preserve"> PAGEREF _Toc104931907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7C339423" w14:textId="77777777" w:rsidR="00F95187" w:rsidRDefault="00AC49C3">
          <w:pPr>
            <w:pStyle w:val="TOC2"/>
            <w:tabs>
              <w:tab w:val="right" w:leader="dot" w:pos="9350"/>
            </w:tabs>
            <w:rPr>
              <w:noProof/>
            </w:rPr>
          </w:pPr>
          <w:hyperlink w:anchor="_Toc104931908" w:history="1">
            <w:r w:rsidR="00F95187" w:rsidRPr="00B7419D">
              <w:rPr>
                <w:rStyle w:val="Hyperlink"/>
                <w:noProof/>
              </w:rPr>
              <w:t>Visualising unsuccessful crime distribution</w:t>
            </w:r>
            <w:r w:rsidR="00F95187">
              <w:rPr>
                <w:noProof/>
                <w:webHidden/>
              </w:rPr>
              <w:tab/>
            </w:r>
            <w:r w:rsidR="00F95187">
              <w:rPr>
                <w:noProof/>
                <w:webHidden/>
              </w:rPr>
              <w:fldChar w:fldCharType="begin"/>
            </w:r>
            <w:r w:rsidR="00F95187">
              <w:rPr>
                <w:noProof/>
                <w:webHidden/>
              </w:rPr>
              <w:instrText xml:space="preserve"> PAGEREF _Toc104931908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61C704E7" w14:textId="77777777" w:rsidR="00F95187" w:rsidRDefault="00AC49C3">
          <w:pPr>
            <w:pStyle w:val="TOC3"/>
            <w:tabs>
              <w:tab w:val="right" w:leader="dot" w:pos="9350"/>
            </w:tabs>
            <w:rPr>
              <w:noProof/>
            </w:rPr>
          </w:pPr>
          <w:hyperlink w:anchor="_Toc104931909" w:history="1">
            <w:r w:rsidR="00F95187" w:rsidRPr="00B7419D">
              <w:rPr>
                <w:rStyle w:val="Hyperlink"/>
                <w:noProof/>
              </w:rPr>
              <w:t>unsuccessful crime distribution for 2014</w:t>
            </w:r>
            <w:r w:rsidR="00F95187">
              <w:rPr>
                <w:noProof/>
                <w:webHidden/>
              </w:rPr>
              <w:tab/>
            </w:r>
            <w:r w:rsidR="00F95187">
              <w:rPr>
                <w:noProof/>
                <w:webHidden/>
              </w:rPr>
              <w:fldChar w:fldCharType="begin"/>
            </w:r>
            <w:r w:rsidR="00F95187">
              <w:rPr>
                <w:noProof/>
                <w:webHidden/>
              </w:rPr>
              <w:instrText xml:space="preserve"> PAGEREF _Toc104931909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2B13EFA8" w14:textId="77777777" w:rsidR="00F95187" w:rsidRDefault="00AC49C3">
          <w:pPr>
            <w:pStyle w:val="TOC3"/>
            <w:tabs>
              <w:tab w:val="right" w:leader="dot" w:pos="9350"/>
            </w:tabs>
            <w:rPr>
              <w:noProof/>
            </w:rPr>
          </w:pPr>
          <w:hyperlink w:anchor="_Toc104931910" w:history="1">
            <w:r w:rsidR="00F95187" w:rsidRPr="00B7419D">
              <w:rPr>
                <w:rStyle w:val="Hyperlink"/>
                <w:noProof/>
              </w:rPr>
              <w:t>unsuccessful crime distribution for 2015</w:t>
            </w:r>
            <w:r w:rsidR="00F95187">
              <w:rPr>
                <w:noProof/>
                <w:webHidden/>
              </w:rPr>
              <w:tab/>
            </w:r>
            <w:r w:rsidR="00F95187">
              <w:rPr>
                <w:noProof/>
                <w:webHidden/>
              </w:rPr>
              <w:fldChar w:fldCharType="begin"/>
            </w:r>
            <w:r w:rsidR="00F95187">
              <w:rPr>
                <w:noProof/>
                <w:webHidden/>
              </w:rPr>
              <w:instrText xml:space="preserve"> PAGEREF _Toc104931910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36DDBC6D" w14:textId="77777777" w:rsidR="00F95187" w:rsidRDefault="00AC49C3">
          <w:pPr>
            <w:pStyle w:val="TOC3"/>
            <w:tabs>
              <w:tab w:val="right" w:leader="dot" w:pos="9350"/>
            </w:tabs>
            <w:rPr>
              <w:noProof/>
            </w:rPr>
          </w:pPr>
          <w:hyperlink w:anchor="_Toc104931911" w:history="1">
            <w:r w:rsidR="00F95187" w:rsidRPr="00B7419D">
              <w:rPr>
                <w:rStyle w:val="Hyperlink"/>
                <w:noProof/>
              </w:rPr>
              <w:t>unsuccessful crime distribution for 2016</w:t>
            </w:r>
            <w:r w:rsidR="00F95187">
              <w:rPr>
                <w:noProof/>
                <w:webHidden/>
              </w:rPr>
              <w:tab/>
            </w:r>
            <w:r w:rsidR="00F95187">
              <w:rPr>
                <w:noProof/>
                <w:webHidden/>
              </w:rPr>
              <w:fldChar w:fldCharType="begin"/>
            </w:r>
            <w:r w:rsidR="00F95187">
              <w:rPr>
                <w:noProof/>
                <w:webHidden/>
              </w:rPr>
              <w:instrText xml:space="preserve"> PAGEREF _Toc104931911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73926481" w14:textId="77777777" w:rsidR="00F95187" w:rsidRDefault="00AC49C3">
          <w:pPr>
            <w:pStyle w:val="TOC3"/>
            <w:tabs>
              <w:tab w:val="right" w:leader="dot" w:pos="9350"/>
            </w:tabs>
            <w:rPr>
              <w:noProof/>
            </w:rPr>
          </w:pPr>
          <w:hyperlink w:anchor="_Toc104931912" w:history="1">
            <w:r w:rsidR="00F95187" w:rsidRPr="00B7419D">
              <w:rPr>
                <w:rStyle w:val="Hyperlink"/>
                <w:noProof/>
              </w:rPr>
              <w:t>unsuccessful crime distribution for 2017</w:t>
            </w:r>
            <w:r w:rsidR="00F95187">
              <w:rPr>
                <w:noProof/>
                <w:webHidden/>
              </w:rPr>
              <w:tab/>
            </w:r>
            <w:r w:rsidR="00F95187">
              <w:rPr>
                <w:noProof/>
                <w:webHidden/>
              </w:rPr>
              <w:fldChar w:fldCharType="begin"/>
            </w:r>
            <w:r w:rsidR="00F95187">
              <w:rPr>
                <w:noProof/>
                <w:webHidden/>
              </w:rPr>
              <w:instrText xml:space="preserve"> PAGEREF _Toc104931912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5226B0EF" w14:textId="77777777" w:rsidR="00F95187" w:rsidRDefault="00AC49C3">
          <w:pPr>
            <w:pStyle w:val="TOC3"/>
            <w:tabs>
              <w:tab w:val="right" w:leader="dot" w:pos="9350"/>
            </w:tabs>
            <w:rPr>
              <w:noProof/>
            </w:rPr>
          </w:pPr>
          <w:hyperlink w:anchor="_Toc104931913" w:history="1">
            <w:r w:rsidR="00F95187" w:rsidRPr="00B7419D">
              <w:rPr>
                <w:rStyle w:val="Hyperlink"/>
                <w:noProof/>
              </w:rPr>
              <w:t>Find top counties per total crime</w:t>
            </w:r>
            <w:r w:rsidR="00F95187">
              <w:rPr>
                <w:noProof/>
                <w:webHidden/>
              </w:rPr>
              <w:tab/>
            </w:r>
            <w:r w:rsidR="00F95187">
              <w:rPr>
                <w:noProof/>
                <w:webHidden/>
              </w:rPr>
              <w:fldChar w:fldCharType="begin"/>
            </w:r>
            <w:r w:rsidR="00F95187">
              <w:rPr>
                <w:noProof/>
                <w:webHidden/>
              </w:rPr>
              <w:instrText xml:space="preserve"> PAGEREF _Toc104931913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315E9545" w14:textId="77777777" w:rsidR="00F95187" w:rsidRDefault="00AC49C3">
          <w:pPr>
            <w:pStyle w:val="TOC4"/>
            <w:tabs>
              <w:tab w:val="right" w:leader="dot" w:pos="9350"/>
            </w:tabs>
            <w:rPr>
              <w:noProof/>
            </w:rPr>
          </w:pPr>
          <w:hyperlink w:anchor="_Toc104931914" w:history="1">
            <w:r w:rsidR="00F95187" w:rsidRPr="00B7419D">
              <w:rPr>
                <w:rStyle w:val="Hyperlink"/>
                <w:noProof/>
              </w:rPr>
              <w:t>Top five Counties with Hihest Crime Cases</w:t>
            </w:r>
            <w:r w:rsidR="00F95187">
              <w:rPr>
                <w:noProof/>
                <w:webHidden/>
              </w:rPr>
              <w:tab/>
            </w:r>
            <w:r w:rsidR="00F95187">
              <w:rPr>
                <w:noProof/>
                <w:webHidden/>
              </w:rPr>
              <w:fldChar w:fldCharType="begin"/>
            </w:r>
            <w:r w:rsidR="00F95187">
              <w:rPr>
                <w:noProof/>
                <w:webHidden/>
              </w:rPr>
              <w:instrText xml:space="preserve"> PAGEREF _Toc104931914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149146BE" w14:textId="77777777" w:rsidR="00F95187" w:rsidRDefault="00AC49C3">
          <w:pPr>
            <w:pStyle w:val="TOC3"/>
            <w:tabs>
              <w:tab w:val="right" w:leader="dot" w:pos="9350"/>
            </w:tabs>
            <w:rPr>
              <w:noProof/>
            </w:rPr>
          </w:pPr>
          <w:hyperlink w:anchor="_Toc104931915" w:history="1">
            <w:r w:rsidR="00F95187" w:rsidRPr="00B7419D">
              <w:rPr>
                <w:rStyle w:val="Hyperlink"/>
                <w:noProof/>
              </w:rPr>
              <w:t>Counties with most Crimes from 2014 to 2017</w:t>
            </w:r>
            <w:r w:rsidR="00F95187">
              <w:rPr>
                <w:noProof/>
                <w:webHidden/>
              </w:rPr>
              <w:tab/>
            </w:r>
            <w:r w:rsidR="00F95187">
              <w:rPr>
                <w:noProof/>
                <w:webHidden/>
              </w:rPr>
              <w:fldChar w:fldCharType="begin"/>
            </w:r>
            <w:r w:rsidR="00F95187">
              <w:rPr>
                <w:noProof/>
                <w:webHidden/>
              </w:rPr>
              <w:instrText xml:space="preserve"> PAGEREF _Toc104931915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2453B63A" w14:textId="77777777" w:rsidR="00F95187" w:rsidRDefault="00AC49C3">
          <w:pPr>
            <w:pStyle w:val="TOC3"/>
            <w:tabs>
              <w:tab w:val="right" w:leader="dot" w:pos="9350"/>
            </w:tabs>
            <w:rPr>
              <w:noProof/>
            </w:rPr>
          </w:pPr>
          <w:hyperlink w:anchor="_Toc104931916" w:history="1">
            <w:r w:rsidR="00F95187" w:rsidRPr="00B7419D">
              <w:rPr>
                <w:rStyle w:val="Hyperlink"/>
                <w:noProof/>
              </w:rPr>
              <w:t>Total Crimes from 2014 to 2017 with a voilin plot</w:t>
            </w:r>
            <w:r w:rsidR="00F95187">
              <w:rPr>
                <w:noProof/>
                <w:webHidden/>
              </w:rPr>
              <w:tab/>
            </w:r>
            <w:r w:rsidR="00F95187">
              <w:rPr>
                <w:noProof/>
                <w:webHidden/>
              </w:rPr>
              <w:fldChar w:fldCharType="begin"/>
            </w:r>
            <w:r w:rsidR="00F95187">
              <w:rPr>
                <w:noProof/>
                <w:webHidden/>
              </w:rPr>
              <w:instrText xml:space="preserve"> PAGEREF _Toc104931916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3A828252" w14:textId="77777777" w:rsidR="00F95187" w:rsidRDefault="00AC49C3">
          <w:pPr>
            <w:pStyle w:val="TOC3"/>
            <w:tabs>
              <w:tab w:val="right" w:leader="dot" w:pos="9350"/>
            </w:tabs>
            <w:rPr>
              <w:noProof/>
            </w:rPr>
          </w:pPr>
          <w:hyperlink w:anchor="_Toc104931917" w:history="1">
            <w:r w:rsidR="00F95187" w:rsidRPr="00B7419D">
              <w:rPr>
                <w:rStyle w:val="Hyperlink"/>
                <w:noProof/>
              </w:rPr>
              <w:t>Average crime distribution for each year</w:t>
            </w:r>
            <w:r w:rsidR="00F95187">
              <w:rPr>
                <w:noProof/>
                <w:webHidden/>
              </w:rPr>
              <w:tab/>
            </w:r>
            <w:r w:rsidR="00F95187">
              <w:rPr>
                <w:noProof/>
                <w:webHidden/>
              </w:rPr>
              <w:fldChar w:fldCharType="begin"/>
            </w:r>
            <w:r w:rsidR="00F95187">
              <w:rPr>
                <w:noProof/>
                <w:webHidden/>
              </w:rPr>
              <w:instrText xml:space="preserve"> PAGEREF _Toc104931917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3BCE66EB" w14:textId="77777777" w:rsidR="00F95187" w:rsidRDefault="00AC49C3">
          <w:pPr>
            <w:pStyle w:val="TOC3"/>
            <w:tabs>
              <w:tab w:val="right" w:leader="dot" w:pos="9350"/>
            </w:tabs>
            <w:rPr>
              <w:noProof/>
            </w:rPr>
          </w:pPr>
          <w:hyperlink w:anchor="_Toc104931918" w:history="1">
            <w:r w:rsidR="00F95187" w:rsidRPr="00B7419D">
              <w:rPr>
                <w:rStyle w:val="Hyperlink"/>
                <w:noProof/>
              </w:rPr>
              <w:t>Average Robbery Within Each Year</w:t>
            </w:r>
            <w:r w:rsidR="00F95187">
              <w:rPr>
                <w:noProof/>
                <w:webHidden/>
              </w:rPr>
              <w:tab/>
            </w:r>
            <w:r w:rsidR="00F95187">
              <w:rPr>
                <w:noProof/>
                <w:webHidden/>
              </w:rPr>
              <w:fldChar w:fldCharType="begin"/>
            </w:r>
            <w:r w:rsidR="00F95187">
              <w:rPr>
                <w:noProof/>
                <w:webHidden/>
              </w:rPr>
              <w:instrText xml:space="preserve"> PAGEREF _Toc104931918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784F2B1F" w14:textId="77777777" w:rsidR="00F95187" w:rsidRDefault="00AC49C3">
          <w:pPr>
            <w:pStyle w:val="TOC4"/>
            <w:tabs>
              <w:tab w:val="right" w:leader="dot" w:pos="9350"/>
            </w:tabs>
            <w:rPr>
              <w:noProof/>
            </w:rPr>
          </w:pPr>
          <w:hyperlink w:anchor="_Toc104931919" w:history="1">
            <w:r w:rsidR="00F95187" w:rsidRPr="00B7419D">
              <w:rPr>
                <w:rStyle w:val="Hyperlink"/>
                <w:noProof/>
              </w:rPr>
              <w:t>for 2014</w:t>
            </w:r>
            <w:r w:rsidR="00F95187">
              <w:rPr>
                <w:noProof/>
                <w:webHidden/>
              </w:rPr>
              <w:tab/>
            </w:r>
            <w:r w:rsidR="00F95187">
              <w:rPr>
                <w:noProof/>
                <w:webHidden/>
              </w:rPr>
              <w:fldChar w:fldCharType="begin"/>
            </w:r>
            <w:r w:rsidR="00F95187">
              <w:rPr>
                <w:noProof/>
                <w:webHidden/>
              </w:rPr>
              <w:instrText xml:space="preserve"> PAGEREF _Toc104931919 \h </w:instrText>
            </w:r>
            <w:r w:rsidR="00F95187">
              <w:rPr>
                <w:noProof/>
                <w:webHidden/>
              </w:rPr>
            </w:r>
            <w:r w:rsidR="00F95187">
              <w:rPr>
                <w:noProof/>
                <w:webHidden/>
              </w:rPr>
              <w:fldChar w:fldCharType="separate"/>
            </w:r>
            <w:r w:rsidR="00F95187">
              <w:rPr>
                <w:noProof/>
                <w:webHidden/>
              </w:rPr>
              <w:t>10</w:t>
            </w:r>
            <w:r w:rsidR="00F95187">
              <w:rPr>
                <w:noProof/>
                <w:webHidden/>
              </w:rPr>
              <w:fldChar w:fldCharType="end"/>
            </w:r>
          </w:hyperlink>
        </w:p>
        <w:p w14:paraId="103637BB" w14:textId="77777777" w:rsidR="00F95187" w:rsidRDefault="00AC49C3">
          <w:pPr>
            <w:pStyle w:val="TOC3"/>
            <w:tabs>
              <w:tab w:val="right" w:leader="dot" w:pos="9350"/>
            </w:tabs>
            <w:rPr>
              <w:noProof/>
            </w:rPr>
          </w:pPr>
          <w:hyperlink w:anchor="_Toc104931920" w:history="1">
            <w:r w:rsidR="00F95187" w:rsidRPr="00B7419D">
              <w:rPr>
                <w:rStyle w:val="Hyperlink"/>
                <w:noProof/>
              </w:rPr>
              <w:t>for 2015</w:t>
            </w:r>
            <w:r w:rsidR="00F95187">
              <w:rPr>
                <w:noProof/>
                <w:webHidden/>
              </w:rPr>
              <w:tab/>
            </w:r>
            <w:r w:rsidR="00F95187">
              <w:rPr>
                <w:noProof/>
                <w:webHidden/>
              </w:rPr>
              <w:fldChar w:fldCharType="begin"/>
            </w:r>
            <w:r w:rsidR="00F95187">
              <w:rPr>
                <w:noProof/>
                <w:webHidden/>
              </w:rPr>
              <w:instrText xml:space="preserve"> PAGEREF _Toc104931920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0B04B0F7" w14:textId="77777777" w:rsidR="00F95187" w:rsidRDefault="00AC49C3">
          <w:pPr>
            <w:pStyle w:val="TOC4"/>
            <w:tabs>
              <w:tab w:val="right" w:leader="dot" w:pos="9350"/>
            </w:tabs>
            <w:rPr>
              <w:noProof/>
            </w:rPr>
          </w:pPr>
          <w:hyperlink w:anchor="_Toc104931921" w:history="1">
            <w:r w:rsidR="00F95187" w:rsidRPr="00B7419D">
              <w:rPr>
                <w:rStyle w:val="Hyperlink"/>
                <w:noProof/>
              </w:rPr>
              <w:t>for 2016</w:t>
            </w:r>
            <w:r w:rsidR="00F95187">
              <w:rPr>
                <w:noProof/>
                <w:webHidden/>
              </w:rPr>
              <w:tab/>
            </w:r>
            <w:r w:rsidR="00F95187">
              <w:rPr>
                <w:noProof/>
                <w:webHidden/>
              </w:rPr>
              <w:fldChar w:fldCharType="begin"/>
            </w:r>
            <w:r w:rsidR="00F95187">
              <w:rPr>
                <w:noProof/>
                <w:webHidden/>
              </w:rPr>
              <w:instrText xml:space="preserve"> PAGEREF _Toc104931921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4E05B7C4" w14:textId="77777777" w:rsidR="00F95187" w:rsidRDefault="00AC49C3">
          <w:pPr>
            <w:pStyle w:val="TOC4"/>
            <w:tabs>
              <w:tab w:val="right" w:leader="dot" w:pos="9350"/>
            </w:tabs>
            <w:rPr>
              <w:noProof/>
            </w:rPr>
          </w:pPr>
          <w:hyperlink w:anchor="_Toc104931922" w:history="1">
            <w:r w:rsidR="00F95187" w:rsidRPr="00B7419D">
              <w:rPr>
                <w:rStyle w:val="Hyperlink"/>
                <w:noProof/>
              </w:rPr>
              <w:t>for 2017</w:t>
            </w:r>
            <w:r w:rsidR="00F95187">
              <w:rPr>
                <w:noProof/>
                <w:webHidden/>
              </w:rPr>
              <w:tab/>
            </w:r>
            <w:r w:rsidR="00F95187">
              <w:rPr>
                <w:noProof/>
                <w:webHidden/>
              </w:rPr>
              <w:fldChar w:fldCharType="begin"/>
            </w:r>
            <w:r w:rsidR="00F95187">
              <w:rPr>
                <w:noProof/>
                <w:webHidden/>
              </w:rPr>
              <w:instrText xml:space="preserve"> PAGEREF _Toc104931922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4C67B158" w14:textId="77777777" w:rsidR="00F95187" w:rsidRDefault="00AC49C3">
          <w:pPr>
            <w:pStyle w:val="TOC3"/>
            <w:tabs>
              <w:tab w:val="right" w:leader="dot" w:pos="9350"/>
            </w:tabs>
            <w:rPr>
              <w:noProof/>
            </w:rPr>
          </w:pPr>
          <w:hyperlink w:anchor="_Toc104931923" w:history="1">
            <w:r w:rsidR="00F95187" w:rsidRPr="00B7419D">
              <w:rPr>
                <w:rStyle w:val="Hyperlink"/>
                <w:noProof/>
              </w:rPr>
              <w:t>Average Crime Type Distribution</w:t>
            </w:r>
            <w:r w:rsidR="00F95187">
              <w:rPr>
                <w:noProof/>
                <w:webHidden/>
              </w:rPr>
              <w:tab/>
            </w:r>
            <w:r w:rsidR="00F95187">
              <w:rPr>
                <w:noProof/>
                <w:webHidden/>
              </w:rPr>
              <w:fldChar w:fldCharType="begin"/>
            </w:r>
            <w:r w:rsidR="00F95187">
              <w:rPr>
                <w:noProof/>
                <w:webHidden/>
              </w:rPr>
              <w:instrText xml:space="preserve"> PAGEREF _Toc104931923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410B6053" w14:textId="77777777" w:rsidR="00F95187" w:rsidRDefault="00AC49C3">
          <w:pPr>
            <w:pStyle w:val="TOC1"/>
            <w:tabs>
              <w:tab w:val="right" w:leader="dot" w:pos="9350"/>
            </w:tabs>
            <w:rPr>
              <w:noProof/>
            </w:rPr>
          </w:pPr>
          <w:hyperlink w:anchor="_Toc104931924" w:history="1">
            <w:r w:rsidR="00F95187" w:rsidRPr="00B7419D">
              <w:rPr>
                <w:rStyle w:val="Hyperlink"/>
                <w:noProof/>
              </w:rPr>
              <w:t>Critical Review of the Visualisation Tools:</w:t>
            </w:r>
            <w:r w:rsidR="00F95187">
              <w:rPr>
                <w:noProof/>
                <w:webHidden/>
              </w:rPr>
              <w:tab/>
            </w:r>
            <w:r w:rsidR="00F95187">
              <w:rPr>
                <w:noProof/>
                <w:webHidden/>
              </w:rPr>
              <w:fldChar w:fldCharType="begin"/>
            </w:r>
            <w:r w:rsidR="00F95187">
              <w:rPr>
                <w:noProof/>
                <w:webHidden/>
              </w:rPr>
              <w:instrText xml:space="preserve"> PAGEREF _Toc104931924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6C7B2472" w14:textId="77777777" w:rsidR="00F95187" w:rsidRDefault="00AC49C3">
          <w:pPr>
            <w:pStyle w:val="TOC1"/>
            <w:tabs>
              <w:tab w:val="right" w:leader="dot" w:pos="9350"/>
            </w:tabs>
            <w:rPr>
              <w:noProof/>
            </w:rPr>
          </w:pPr>
          <w:hyperlink w:anchor="_Toc104931925" w:history="1">
            <w:r w:rsidR="00F95187" w:rsidRPr="00B7419D">
              <w:rPr>
                <w:rStyle w:val="Hyperlink"/>
                <w:noProof/>
              </w:rPr>
              <w:t>Predictive Analysis:</w:t>
            </w:r>
            <w:r w:rsidR="00F95187">
              <w:rPr>
                <w:noProof/>
                <w:webHidden/>
              </w:rPr>
              <w:tab/>
            </w:r>
            <w:r w:rsidR="00F95187">
              <w:rPr>
                <w:noProof/>
                <w:webHidden/>
              </w:rPr>
              <w:fldChar w:fldCharType="begin"/>
            </w:r>
            <w:r w:rsidR="00F95187">
              <w:rPr>
                <w:noProof/>
                <w:webHidden/>
              </w:rPr>
              <w:instrText xml:space="preserve"> PAGEREF _Toc104931925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4B321084" w14:textId="77777777" w:rsidR="00F95187" w:rsidRDefault="00AC49C3">
          <w:pPr>
            <w:pStyle w:val="TOC2"/>
            <w:tabs>
              <w:tab w:val="right" w:leader="dot" w:pos="9350"/>
            </w:tabs>
            <w:rPr>
              <w:noProof/>
            </w:rPr>
          </w:pPr>
          <w:hyperlink w:anchor="_Toc104931926" w:history="1">
            <w:r w:rsidR="00F95187" w:rsidRPr="00B7419D">
              <w:rPr>
                <w:rStyle w:val="Hyperlink"/>
                <w:noProof/>
              </w:rPr>
              <w:t>Covariance and Correlation Analysis:</w:t>
            </w:r>
            <w:r w:rsidR="00F95187">
              <w:rPr>
                <w:noProof/>
                <w:webHidden/>
              </w:rPr>
              <w:tab/>
            </w:r>
            <w:r w:rsidR="00F95187">
              <w:rPr>
                <w:noProof/>
                <w:webHidden/>
              </w:rPr>
              <w:fldChar w:fldCharType="begin"/>
            </w:r>
            <w:r w:rsidR="00F95187">
              <w:rPr>
                <w:noProof/>
                <w:webHidden/>
              </w:rPr>
              <w:instrText xml:space="preserve"> PAGEREF _Toc104931926 \h </w:instrText>
            </w:r>
            <w:r w:rsidR="00F95187">
              <w:rPr>
                <w:noProof/>
                <w:webHidden/>
              </w:rPr>
            </w:r>
            <w:r w:rsidR="00F95187">
              <w:rPr>
                <w:noProof/>
                <w:webHidden/>
              </w:rPr>
              <w:fldChar w:fldCharType="separate"/>
            </w:r>
            <w:r w:rsidR="00F95187">
              <w:rPr>
                <w:noProof/>
                <w:webHidden/>
              </w:rPr>
              <w:t>11</w:t>
            </w:r>
            <w:r w:rsidR="00F95187">
              <w:rPr>
                <w:noProof/>
                <w:webHidden/>
              </w:rPr>
              <w:fldChar w:fldCharType="end"/>
            </w:r>
          </w:hyperlink>
        </w:p>
        <w:p w14:paraId="5AB06F65" w14:textId="77777777" w:rsidR="00F95187" w:rsidRDefault="00AC49C3">
          <w:pPr>
            <w:pStyle w:val="TOC3"/>
            <w:tabs>
              <w:tab w:val="right" w:leader="dot" w:pos="9350"/>
            </w:tabs>
            <w:rPr>
              <w:noProof/>
            </w:rPr>
          </w:pPr>
          <w:hyperlink w:anchor="_Toc104931927" w:history="1">
            <w:r w:rsidR="00F95187" w:rsidRPr="00B7419D">
              <w:rPr>
                <w:rStyle w:val="Hyperlink"/>
                <w:noProof/>
              </w:rPr>
              <w:t>print the first 6 rows</w:t>
            </w:r>
            <w:r w:rsidR="00F95187">
              <w:rPr>
                <w:noProof/>
                <w:webHidden/>
              </w:rPr>
              <w:tab/>
            </w:r>
            <w:r w:rsidR="00F95187">
              <w:rPr>
                <w:noProof/>
                <w:webHidden/>
              </w:rPr>
              <w:fldChar w:fldCharType="begin"/>
            </w:r>
            <w:r w:rsidR="00F95187">
              <w:rPr>
                <w:noProof/>
                <w:webHidden/>
              </w:rPr>
              <w:instrText xml:space="preserve"> PAGEREF _Toc104931927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3DAE4E8F" w14:textId="77777777" w:rsidR="00F95187" w:rsidRDefault="00AC49C3">
          <w:pPr>
            <w:pStyle w:val="TOC3"/>
            <w:tabs>
              <w:tab w:val="right" w:leader="dot" w:pos="9350"/>
            </w:tabs>
            <w:rPr>
              <w:noProof/>
            </w:rPr>
          </w:pPr>
          <w:hyperlink w:anchor="_Toc104931928" w:history="1">
            <w:r w:rsidR="00F95187" w:rsidRPr="00B7419D">
              <w:rPr>
                <w:rStyle w:val="Hyperlink"/>
                <w:noProof/>
              </w:rPr>
              <w:t>Compute covariance and correlation matrix</w:t>
            </w:r>
            <w:r w:rsidR="00F95187">
              <w:rPr>
                <w:noProof/>
                <w:webHidden/>
              </w:rPr>
              <w:tab/>
            </w:r>
            <w:r w:rsidR="00F95187">
              <w:rPr>
                <w:noProof/>
                <w:webHidden/>
              </w:rPr>
              <w:fldChar w:fldCharType="begin"/>
            </w:r>
            <w:r w:rsidR="00F95187">
              <w:rPr>
                <w:noProof/>
                <w:webHidden/>
              </w:rPr>
              <w:instrText xml:space="preserve"> PAGEREF _Toc104931928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630887C2" w14:textId="77777777" w:rsidR="00F95187" w:rsidRDefault="00AC49C3">
          <w:pPr>
            <w:pStyle w:val="TOC3"/>
            <w:tabs>
              <w:tab w:val="right" w:leader="dot" w:pos="9350"/>
            </w:tabs>
            <w:rPr>
              <w:noProof/>
            </w:rPr>
          </w:pPr>
          <w:hyperlink w:anchor="_Toc104931929" w:history="1">
            <w:r w:rsidR="00F95187" w:rsidRPr="00B7419D">
              <w:rPr>
                <w:rStyle w:val="Hyperlink"/>
                <w:noProof/>
              </w:rPr>
              <w:t>Visualize correlation matrix</w:t>
            </w:r>
            <w:r w:rsidR="00F95187">
              <w:rPr>
                <w:noProof/>
                <w:webHidden/>
              </w:rPr>
              <w:tab/>
            </w:r>
            <w:r w:rsidR="00F95187">
              <w:rPr>
                <w:noProof/>
                <w:webHidden/>
              </w:rPr>
              <w:fldChar w:fldCharType="begin"/>
            </w:r>
            <w:r w:rsidR="00F95187">
              <w:rPr>
                <w:noProof/>
                <w:webHidden/>
              </w:rPr>
              <w:instrText xml:space="preserve"> PAGEREF _Toc104931929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594D0613" w14:textId="77777777" w:rsidR="00F95187" w:rsidRDefault="00AC49C3">
          <w:pPr>
            <w:pStyle w:val="TOC2"/>
            <w:tabs>
              <w:tab w:val="right" w:leader="dot" w:pos="9350"/>
            </w:tabs>
            <w:rPr>
              <w:noProof/>
            </w:rPr>
          </w:pPr>
          <w:hyperlink w:anchor="_Toc104931930" w:history="1">
            <w:r w:rsidR="00F95187" w:rsidRPr="00B7419D">
              <w:rPr>
                <w:rStyle w:val="Hyperlink"/>
                <w:noProof/>
              </w:rPr>
              <w:t>Regression analysis</w:t>
            </w:r>
            <w:r w:rsidR="00F95187">
              <w:rPr>
                <w:noProof/>
                <w:webHidden/>
              </w:rPr>
              <w:tab/>
            </w:r>
            <w:r w:rsidR="00F95187">
              <w:rPr>
                <w:noProof/>
                <w:webHidden/>
              </w:rPr>
              <w:fldChar w:fldCharType="begin"/>
            </w:r>
            <w:r w:rsidR="00F95187">
              <w:rPr>
                <w:noProof/>
                <w:webHidden/>
              </w:rPr>
              <w:instrText xml:space="preserve"> PAGEREF _Toc104931930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7AEEF69E" w14:textId="77777777" w:rsidR="00F95187" w:rsidRDefault="00AC49C3">
          <w:pPr>
            <w:pStyle w:val="TOC3"/>
            <w:tabs>
              <w:tab w:val="right" w:leader="dot" w:pos="9350"/>
            </w:tabs>
            <w:rPr>
              <w:noProof/>
            </w:rPr>
          </w:pPr>
          <w:hyperlink w:anchor="_Toc104931931" w:history="1">
            <w:r w:rsidR="00F95187" w:rsidRPr="00B7419D">
              <w:rPr>
                <w:rStyle w:val="Hyperlink"/>
                <w:noProof/>
              </w:rPr>
              <w:t>Linear Regression:</w:t>
            </w:r>
            <w:r w:rsidR="00F95187">
              <w:rPr>
                <w:noProof/>
                <w:webHidden/>
              </w:rPr>
              <w:tab/>
            </w:r>
            <w:r w:rsidR="00F95187">
              <w:rPr>
                <w:noProof/>
                <w:webHidden/>
              </w:rPr>
              <w:fldChar w:fldCharType="begin"/>
            </w:r>
            <w:r w:rsidR="00F95187">
              <w:rPr>
                <w:noProof/>
                <w:webHidden/>
              </w:rPr>
              <w:instrText xml:space="preserve"> PAGEREF _Toc104931931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3C7804EF" w14:textId="77777777" w:rsidR="00F95187" w:rsidRDefault="00AC49C3">
          <w:pPr>
            <w:pStyle w:val="TOC4"/>
            <w:tabs>
              <w:tab w:val="right" w:leader="dot" w:pos="9350"/>
            </w:tabs>
            <w:rPr>
              <w:noProof/>
            </w:rPr>
          </w:pPr>
          <w:hyperlink w:anchor="_Toc104931932" w:history="1">
            <w:r w:rsidR="00F95187" w:rsidRPr="00B7419D">
              <w:rPr>
                <w:rStyle w:val="Hyperlink"/>
                <w:noProof/>
              </w:rPr>
              <w:t>Simple Linear Regression.</w:t>
            </w:r>
            <w:r w:rsidR="00F95187">
              <w:rPr>
                <w:noProof/>
                <w:webHidden/>
              </w:rPr>
              <w:tab/>
            </w:r>
            <w:r w:rsidR="00F95187">
              <w:rPr>
                <w:noProof/>
                <w:webHidden/>
              </w:rPr>
              <w:fldChar w:fldCharType="begin"/>
            </w:r>
            <w:r w:rsidR="00F95187">
              <w:rPr>
                <w:noProof/>
                <w:webHidden/>
              </w:rPr>
              <w:instrText xml:space="preserve"> PAGEREF _Toc104931932 \h </w:instrText>
            </w:r>
            <w:r w:rsidR="00F95187">
              <w:rPr>
                <w:noProof/>
                <w:webHidden/>
              </w:rPr>
            </w:r>
            <w:r w:rsidR="00F95187">
              <w:rPr>
                <w:noProof/>
                <w:webHidden/>
              </w:rPr>
              <w:fldChar w:fldCharType="separate"/>
            </w:r>
            <w:r w:rsidR="00F95187">
              <w:rPr>
                <w:noProof/>
                <w:webHidden/>
              </w:rPr>
              <w:t>12</w:t>
            </w:r>
            <w:r w:rsidR="00F95187">
              <w:rPr>
                <w:noProof/>
                <w:webHidden/>
              </w:rPr>
              <w:fldChar w:fldCharType="end"/>
            </w:r>
          </w:hyperlink>
        </w:p>
        <w:p w14:paraId="63621046" w14:textId="77777777" w:rsidR="00F95187" w:rsidRDefault="00AC49C3">
          <w:pPr>
            <w:pStyle w:val="TOC5"/>
            <w:tabs>
              <w:tab w:val="right" w:leader="dot" w:pos="9350"/>
            </w:tabs>
            <w:rPr>
              <w:noProof/>
            </w:rPr>
          </w:pPr>
          <w:hyperlink w:anchor="_Toc104931933" w:history="1">
            <w:r w:rsidR="00F95187" w:rsidRPr="00B7419D">
              <w:rPr>
                <w:rStyle w:val="Hyperlink"/>
                <w:noProof/>
              </w:rPr>
              <w:t>Simple Libear Model One</w:t>
            </w:r>
            <w:r w:rsidR="00F95187">
              <w:rPr>
                <w:noProof/>
                <w:webHidden/>
              </w:rPr>
              <w:tab/>
            </w:r>
            <w:r w:rsidR="00F95187">
              <w:rPr>
                <w:noProof/>
                <w:webHidden/>
              </w:rPr>
              <w:fldChar w:fldCharType="begin"/>
            </w:r>
            <w:r w:rsidR="00F95187">
              <w:rPr>
                <w:noProof/>
                <w:webHidden/>
              </w:rPr>
              <w:instrText xml:space="preserve"> PAGEREF _Toc104931933 \h </w:instrText>
            </w:r>
            <w:r w:rsidR="00F95187">
              <w:rPr>
                <w:noProof/>
                <w:webHidden/>
              </w:rPr>
            </w:r>
            <w:r w:rsidR="00F95187">
              <w:rPr>
                <w:noProof/>
                <w:webHidden/>
              </w:rPr>
              <w:fldChar w:fldCharType="separate"/>
            </w:r>
            <w:r w:rsidR="00F95187">
              <w:rPr>
                <w:noProof/>
                <w:webHidden/>
              </w:rPr>
              <w:t>13</w:t>
            </w:r>
            <w:r w:rsidR="00F95187">
              <w:rPr>
                <w:noProof/>
                <w:webHidden/>
              </w:rPr>
              <w:fldChar w:fldCharType="end"/>
            </w:r>
          </w:hyperlink>
        </w:p>
        <w:p w14:paraId="44174A43" w14:textId="77777777" w:rsidR="00F95187" w:rsidRDefault="00AC49C3">
          <w:pPr>
            <w:pStyle w:val="TOC5"/>
            <w:tabs>
              <w:tab w:val="right" w:leader="dot" w:pos="9350"/>
            </w:tabs>
            <w:rPr>
              <w:noProof/>
            </w:rPr>
          </w:pPr>
          <w:hyperlink w:anchor="_Toc104931934" w:history="1">
            <w:r w:rsidR="00F95187" w:rsidRPr="00B7419D">
              <w:rPr>
                <w:rStyle w:val="Hyperlink"/>
                <w:noProof/>
              </w:rPr>
              <w:t>Plotting our variables for Model One</w:t>
            </w:r>
            <w:r w:rsidR="00F95187">
              <w:rPr>
                <w:noProof/>
                <w:webHidden/>
              </w:rPr>
              <w:tab/>
            </w:r>
            <w:r w:rsidR="00F95187">
              <w:rPr>
                <w:noProof/>
                <w:webHidden/>
              </w:rPr>
              <w:fldChar w:fldCharType="begin"/>
            </w:r>
            <w:r w:rsidR="00F95187">
              <w:rPr>
                <w:noProof/>
                <w:webHidden/>
              </w:rPr>
              <w:instrText xml:space="preserve"> PAGEREF _Toc104931934 \h </w:instrText>
            </w:r>
            <w:r w:rsidR="00F95187">
              <w:rPr>
                <w:noProof/>
                <w:webHidden/>
              </w:rPr>
            </w:r>
            <w:r w:rsidR="00F95187">
              <w:rPr>
                <w:noProof/>
                <w:webHidden/>
              </w:rPr>
              <w:fldChar w:fldCharType="separate"/>
            </w:r>
            <w:r w:rsidR="00F95187">
              <w:rPr>
                <w:noProof/>
                <w:webHidden/>
              </w:rPr>
              <w:t>13</w:t>
            </w:r>
            <w:r w:rsidR="00F95187">
              <w:rPr>
                <w:noProof/>
                <w:webHidden/>
              </w:rPr>
              <w:fldChar w:fldCharType="end"/>
            </w:r>
          </w:hyperlink>
        </w:p>
        <w:p w14:paraId="4C88B758" w14:textId="77777777" w:rsidR="00F95187" w:rsidRDefault="00AC49C3">
          <w:pPr>
            <w:pStyle w:val="TOC5"/>
            <w:tabs>
              <w:tab w:val="right" w:leader="dot" w:pos="9350"/>
            </w:tabs>
            <w:rPr>
              <w:noProof/>
            </w:rPr>
          </w:pPr>
          <w:hyperlink w:anchor="_Toc104931935" w:history="1">
            <w:r w:rsidR="00F95187" w:rsidRPr="00B7419D">
              <w:rPr>
                <w:rStyle w:val="Hyperlink"/>
                <w:noProof/>
              </w:rPr>
              <w:t>Conclusion of model1</w:t>
            </w:r>
            <w:r w:rsidR="00F95187">
              <w:rPr>
                <w:noProof/>
                <w:webHidden/>
              </w:rPr>
              <w:tab/>
            </w:r>
            <w:r w:rsidR="00F95187">
              <w:rPr>
                <w:noProof/>
                <w:webHidden/>
              </w:rPr>
              <w:fldChar w:fldCharType="begin"/>
            </w:r>
            <w:r w:rsidR="00F95187">
              <w:rPr>
                <w:noProof/>
                <w:webHidden/>
              </w:rPr>
              <w:instrText xml:space="preserve"> PAGEREF _Toc104931935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33EE7DFE" w14:textId="77777777" w:rsidR="00F95187" w:rsidRDefault="00AC49C3">
          <w:pPr>
            <w:pStyle w:val="TOC5"/>
            <w:tabs>
              <w:tab w:val="right" w:leader="dot" w:pos="9350"/>
            </w:tabs>
            <w:rPr>
              <w:noProof/>
            </w:rPr>
          </w:pPr>
          <w:hyperlink w:anchor="_Toc104931936" w:history="1">
            <w:r w:rsidR="00F95187" w:rsidRPr="00B7419D">
              <w:rPr>
                <w:rStyle w:val="Hyperlink"/>
                <w:noProof/>
              </w:rPr>
              <w:t>Compute p-value</w:t>
            </w:r>
            <w:r w:rsidR="00F95187">
              <w:rPr>
                <w:noProof/>
                <w:webHidden/>
              </w:rPr>
              <w:tab/>
            </w:r>
            <w:r w:rsidR="00F95187">
              <w:rPr>
                <w:noProof/>
                <w:webHidden/>
              </w:rPr>
              <w:fldChar w:fldCharType="begin"/>
            </w:r>
            <w:r w:rsidR="00F95187">
              <w:rPr>
                <w:noProof/>
                <w:webHidden/>
              </w:rPr>
              <w:instrText xml:space="preserve"> PAGEREF _Toc104931936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5F6436A3" w14:textId="77777777" w:rsidR="00F95187" w:rsidRDefault="00AC49C3">
          <w:pPr>
            <w:pStyle w:val="TOC5"/>
            <w:tabs>
              <w:tab w:val="right" w:leader="dot" w:pos="9350"/>
            </w:tabs>
            <w:rPr>
              <w:noProof/>
            </w:rPr>
          </w:pPr>
          <w:hyperlink w:anchor="_Toc104931937" w:history="1">
            <w:r w:rsidR="00F95187" w:rsidRPr="00B7419D">
              <w:rPr>
                <w:rStyle w:val="Hyperlink"/>
                <w:noProof/>
              </w:rPr>
              <w:t>Prediction for Model One</w:t>
            </w:r>
            <w:r w:rsidR="00F95187">
              <w:rPr>
                <w:noProof/>
                <w:webHidden/>
              </w:rPr>
              <w:tab/>
            </w:r>
            <w:r w:rsidR="00F95187">
              <w:rPr>
                <w:noProof/>
                <w:webHidden/>
              </w:rPr>
              <w:fldChar w:fldCharType="begin"/>
            </w:r>
            <w:r w:rsidR="00F95187">
              <w:rPr>
                <w:noProof/>
                <w:webHidden/>
              </w:rPr>
              <w:instrText xml:space="preserve"> PAGEREF _Toc104931937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2291025A" w14:textId="77777777" w:rsidR="00F95187" w:rsidRDefault="00AC49C3">
          <w:pPr>
            <w:pStyle w:val="TOC5"/>
            <w:tabs>
              <w:tab w:val="right" w:leader="dot" w:pos="9350"/>
            </w:tabs>
            <w:rPr>
              <w:noProof/>
            </w:rPr>
          </w:pPr>
          <w:hyperlink w:anchor="_Toc104931938" w:history="1">
            <w:r w:rsidR="00F95187" w:rsidRPr="00B7419D">
              <w:rPr>
                <w:rStyle w:val="Hyperlink"/>
                <w:noProof/>
              </w:rPr>
              <w:t>Plotting Simple Libear Model One Results</w:t>
            </w:r>
            <w:r w:rsidR="00F95187">
              <w:rPr>
                <w:noProof/>
                <w:webHidden/>
              </w:rPr>
              <w:tab/>
            </w:r>
            <w:r w:rsidR="00F95187">
              <w:rPr>
                <w:noProof/>
                <w:webHidden/>
              </w:rPr>
              <w:fldChar w:fldCharType="begin"/>
            </w:r>
            <w:r w:rsidR="00F95187">
              <w:rPr>
                <w:noProof/>
                <w:webHidden/>
              </w:rPr>
              <w:instrText xml:space="preserve"> PAGEREF _Toc104931938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30140931" w14:textId="77777777" w:rsidR="00F95187" w:rsidRDefault="00AC49C3">
          <w:pPr>
            <w:pStyle w:val="TOC5"/>
            <w:tabs>
              <w:tab w:val="right" w:leader="dot" w:pos="9350"/>
            </w:tabs>
            <w:rPr>
              <w:noProof/>
            </w:rPr>
          </w:pPr>
          <w:hyperlink w:anchor="_Toc104931939" w:history="1">
            <w:r w:rsidR="00F95187" w:rsidRPr="00B7419D">
              <w:rPr>
                <w:rStyle w:val="Hyperlink"/>
                <w:noProof/>
              </w:rPr>
              <w:t>Linear Model Two</w:t>
            </w:r>
            <w:r w:rsidR="00F95187">
              <w:rPr>
                <w:noProof/>
                <w:webHidden/>
              </w:rPr>
              <w:tab/>
            </w:r>
            <w:r w:rsidR="00F95187">
              <w:rPr>
                <w:noProof/>
                <w:webHidden/>
              </w:rPr>
              <w:fldChar w:fldCharType="begin"/>
            </w:r>
            <w:r w:rsidR="00F95187">
              <w:rPr>
                <w:noProof/>
                <w:webHidden/>
              </w:rPr>
              <w:instrText xml:space="preserve"> PAGEREF _Toc104931939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0BB1761E" w14:textId="77777777" w:rsidR="00F95187" w:rsidRDefault="00AC49C3">
          <w:pPr>
            <w:pStyle w:val="TOC5"/>
            <w:tabs>
              <w:tab w:val="right" w:leader="dot" w:pos="9350"/>
            </w:tabs>
            <w:rPr>
              <w:noProof/>
            </w:rPr>
          </w:pPr>
          <w:hyperlink w:anchor="_Toc104931940" w:history="1">
            <w:r w:rsidR="00F95187" w:rsidRPr="00B7419D">
              <w:rPr>
                <w:rStyle w:val="Hyperlink"/>
                <w:noProof/>
              </w:rPr>
              <w:t>Plotting our variables for Model Two</w:t>
            </w:r>
            <w:r w:rsidR="00F95187">
              <w:rPr>
                <w:noProof/>
                <w:webHidden/>
              </w:rPr>
              <w:tab/>
            </w:r>
            <w:r w:rsidR="00F95187">
              <w:rPr>
                <w:noProof/>
                <w:webHidden/>
              </w:rPr>
              <w:fldChar w:fldCharType="begin"/>
            </w:r>
            <w:r w:rsidR="00F95187">
              <w:rPr>
                <w:noProof/>
                <w:webHidden/>
              </w:rPr>
              <w:instrText xml:space="preserve"> PAGEREF _Toc104931940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320D2428" w14:textId="77777777" w:rsidR="00F95187" w:rsidRDefault="00AC49C3">
          <w:pPr>
            <w:pStyle w:val="TOC5"/>
            <w:tabs>
              <w:tab w:val="right" w:leader="dot" w:pos="9350"/>
            </w:tabs>
            <w:rPr>
              <w:noProof/>
            </w:rPr>
          </w:pPr>
          <w:hyperlink w:anchor="_Toc104931941" w:history="1">
            <w:r w:rsidR="00F95187" w:rsidRPr="00B7419D">
              <w:rPr>
                <w:rStyle w:val="Hyperlink"/>
                <w:noProof/>
              </w:rPr>
              <w:t>Regression Analysis and Summary for Model Two</w:t>
            </w:r>
            <w:r w:rsidR="00F95187">
              <w:rPr>
                <w:noProof/>
                <w:webHidden/>
              </w:rPr>
              <w:tab/>
            </w:r>
            <w:r w:rsidR="00F95187">
              <w:rPr>
                <w:noProof/>
                <w:webHidden/>
              </w:rPr>
              <w:fldChar w:fldCharType="begin"/>
            </w:r>
            <w:r w:rsidR="00F95187">
              <w:rPr>
                <w:noProof/>
                <w:webHidden/>
              </w:rPr>
              <w:instrText xml:space="preserve"> PAGEREF _Toc104931941 \h </w:instrText>
            </w:r>
            <w:r w:rsidR="00F95187">
              <w:rPr>
                <w:noProof/>
                <w:webHidden/>
              </w:rPr>
            </w:r>
            <w:r w:rsidR="00F95187">
              <w:rPr>
                <w:noProof/>
                <w:webHidden/>
              </w:rPr>
              <w:fldChar w:fldCharType="separate"/>
            </w:r>
            <w:r w:rsidR="00F95187">
              <w:rPr>
                <w:noProof/>
                <w:webHidden/>
              </w:rPr>
              <w:t>14</w:t>
            </w:r>
            <w:r w:rsidR="00F95187">
              <w:rPr>
                <w:noProof/>
                <w:webHidden/>
              </w:rPr>
              <w:fldChar w:fldCharType="end"/>
            </w:r>
          </w:hyperlink>
        </w:p>
        <w:p w14:paraId="3D30E268" w14:textId="77777777" w:rsidR="00F95187" w:rsidRDefault="00AC49C3">
          <w:pPr>
            <w:pStyle w:val="TOC5"/>
            <w:tabs>
              <w:tab w:val="right" w:leader="dot" w:pos="9350"/>
            </w:tabs>
            <w:rPr>
              <w:noProof/>
            </w:rPr>
          </w:pPr>
          <w:hyperlink w:anchor="_Toc104931942" w:history="1">
            <w:r w:rsidR="00F95187" w:rsidRPr="00B7419D">
              <w:rPr>
                <w:rStyle w:val="Hyperlink"/>
                <w:noProof/>
              </w:rPr>
              <w:t>Conclusion of model2</w:t>
            </w:r>
            <w:r w:rsidR="00F95187">
              <w:rPr>
                <w:noProof/>
                <w:webHidden/>
              </w:rPr>
              <w:tab/>
            </w:r>
            <w:r w:rsidR="00F95187">
              <w:rPr>
                <w:noProof/>
                <w:webHidden/>
              </w:rPr>
              <w:fldChar w:fldCharType="begin"/>
            </w:r>
            <w:r w:rsidR="00F95187">
              <w:rPr>
                <w:noProof/>
                <w:webHidden/>
              </w:rPr>
              <w:instrText xml:space="preserve"> PAGEREF _Toc104931942 \h </w:instrText>
            </w:r>
            <w:r w:rsidR="00F95187">
              <w:rPr>
                <w:noProof/>
                <w:webHidden/>
              </w:rPr>
            </w:r>
            <w:r w:rsidR="00F95187">
              <w:rPr>
                <w:noProof/>
                <w:webHidden/>
              </w:rPr>
              <w:fldChar w:fldCharType="separate"/>
            </w:r>
            <w:r w:rsidR="00F95187">
              <w:rPr>
                <w:noProof/>
                <w:webHidden/>
              </w:rPr>
              <w:t>15</w:t>
            </w:r>
            <w:r w:rsidR="00F95187">
              <w:rPr>
                <w:noProof/>
                <w:webHidden/>
              </w:rPr>
              <w:fldChar w:fldCharType="end"/>
            </w:r>
          </w:hyperlink>
        </w:p>
        <w:p w14:paraId="176A7B63" w14:textId="77777777" w:rsidR="00F95187" w:rsidRDefault="00AC49C3">
          <w:pPr>
            <w:pStyle w:val="TOC5"/>
            <w:tabs>
              <w:tab w:val="right" w:leader="dot" w:pos="9350"/>
            </w:tabs>
            <w:rPr>
              <w:noProof/>
            </w:rPr>
          </w:pPr>
          <w:hyperlink w:anchor="_Toc104931943" w:history="1">
            <w:r w:rsidR="00F95187" w:rsidRPr="00B7419D">
              <w:rPr>
                <w:rStyle w:val="Hyperlink"/>
                <w:noProof/>
              </w:rPr>
              <w:t>Plotting Simple Linear Model Two Results</w:t>
            </w:r>
            <w:r w:rsidR="00F95187">
              <w:rPr>
                <w:noProof/>
                <w:webHidden/>
              </w:rPr>
              <w:tab/>
            </w:r>
            <w:r w:rsidR="00F95187">
              <w:rPr>
                <w:noProof/>
                <w:webHidden/>
              </w:rPr>
              <w:fldChar w:fldCharType="begin"/>
            </w:r>
            <w:r w:rsidR="00F95187">
              <w:rPr>
                <w:noProof/>
                <w:webHidden/>
              </w:rPr>
              <w:instrText xml:space="preserve"> PAGEREF _Toc104931943 \h </w:instrText>
            </w:r>
            <w:r w:rsidR="00F95187">
              <w:rPr>
                <w:noProof/>
                <w:webHidden/>
              </w:rPr>
            </w:r>
            <w:r w:rsidR="00F95187">
              <w:rPr>
                <w:noProof/>
                <w:webHidden/>
              </w:rPr>
              <w:fldChar w:fldCharType="separate"/>
            </w:r>
            <w:r w:rsidR="00F95187">
              <w:rPr>
                <w:noProof/>
                <w:webHidden/>
              </w:rPr>
              <w:t>15</w:t>
            </w:r>
            <w:r w:rsidR="00F95187">
              <w:rPr>
                <w:noProof/>
                <w:webHidden/>
              </w:rPr>
              <w:fldChar w:fldCharType="end"/>
            </w:r>
          </w:hyperlink>
        </w:p>
        <w:p w14:paraId="6B0C4301" w14:textId="77777777" w:rsidR="00F95187" w:rsidRDefault="00AC49C3">
          <w:pPr>
            <w:pStyle w:val="TOC4"/>
            <w:tabs>
              <w:tab w:val="right" w:leader="dot" w:pos="9350"/>
            </w:tabs>
            <w:rPr>
              <w:noProof/>
            </w:rPr>
          </w:pPr>
          <w:hyperlink w:anchor="_Toc104931944" w:history="1">
            <w:r w:rsidR="00F95187" w:rsidRPr="00B7419D">
              <w:rPr>
                <w:rStyle w:val="Hyperlink"/>
                <w:noProof/>
              </w:rPr>
              <w:t>Critcal Review of Model1 and Model2 of our linear regression.</w:t>
            </w:r>
            <w:r w:rsidR="00F95187">
              <w:rPr>
                <w:noProof/>
                <w:webHidden/>
              </w:rPr>
              <w:tab/>
            </w:r>
            <w:r w:rsidR="00F95187">
              <w:rPr>
                <w:noProof/>
                <w:webHidden/>
              </w:rPr>
              <w:fldChar w:fldCharType="begin"/>
            </w:r>
            <w:r w:rsidR="00F95187">
              <w:rPr>
                <w:noProof/>
                <w:webHidden/>
              </w:rPr>
              <w:instrText xml:space="preserve"> PAGEREF _Toc104931944 \h </w:instrText>
            </w:r>
            <w:r w:rsidR="00F95187">
              <w:rPr>
                <w:noProof/>
                <w:webHidden/>
              </w:rPr>
            </w:r>
            <w:r w:rsidR="00F95187">
              <w:rPr>
                <w:noProof/>
                <w:webHidden/>
              </w:rPr>
              <w:fldChar w:fldCharType="separate"/>
            </w:r>
            <w:r w:rsidR="00F95187">
              <w:rPr>
                <w:noProof/>
                <w:webHidden/>
              </w:rPr>
              <w:t>15</w:t>
            </w:r>
            <w:r w:rsidR="00F95187">
              <w:rPr>
                <w:noProof/>
                <w:webHidden/>
              </w:rPr>
              <w:fldChar w:fldCharType="end"/>
            </w:r>
          </w:hyperlink>
        </w:p>
        <w:p w14:paraId="5073667D" w14:textId="77777777" w:rsidR="00F95187" w:rsidRDefault="00AC49C3">
          <w:pPr>
            <w:pStyle w:val="TOC4"/>
            <w:tabs>
              <w:tab w:val="right" w:leader="dot" w:pos="9350"/>
            </w:tabs>
            <w:rPr>
              <w:noProof/>
            </w:rPr>
          </w:pPr>
          <w:hyperlink w:anchor="_Toc104931945" w:history="1">
            <w:r w:rsidR="00F95187" w:rsidRPr="00B7419D">
              <w:rPr>
                <w:rStyle w:val="Hyperlink"/>
                <w:noProof/>
              </w:rPr>
              <w:t>Multiple Linear Regression:</w:t>
            </w:r>
            <w:r w:rsidR="00F95187">
              <w:rPr>
                <w:noProof/>
                <w:webHidden/>
              </w:rPr>
              <w:tab/>
            </w:r>
            <w:r w:rsidR="00F95187">
              <w:rPr>
                <w:noProof/>
                <w:webHidden/>
              </w:rPr>
              <w:fldChar w:fldCharType="begin"/>
            </w:r>
            <w:r w:rsidR="00F95187">
              <w:rPr>
                <w:noProof/>
                <w:webHidden/>
              </w:rPr>
              <w:instrText xml:space="preserve"> PAGEREF _Toc104931945 \h </w:instrText>
            </w:r>
            <w:r w:rsidR="00F95187">
              <w:rPr>
                <w:noProof/>
                <w:webHidden/>
              </w:rPr>
            </w:r>
            <w:r w:rsidR="00F95187">
              <w:rPr>
                <w:noProof/>
                <w:webHidden/>
              </w:rPr>
              <w:fldChar w:fldCharType="separate"/>
            </w:r>
            <w:r w:rsidR="00F95187">
              <w:rPr>
                <w:noProof/>
                <w:webHidden/>
              </w:rPr>
              <w:t>15</w:t>
            </w:r>
            <w:r w:rsidR="00F95187">
              <w:rPr>
                <w:noProof/>
                <w:webHidden/>
              </w:rPr>
              <w:fldChar w:fldCharType="end"/>
            </w:r>
          </w:hyperlink>
        </w:p>
        <w:p w14:paraId="762F9D40" w14:textId="77777777" w:rsidR="00F95187" w:rsidRDefault="00AC49C3">
          <w:pPr>
            <w:pStyle w:val="TOC5"/>
            <w:tabs>
              <w:tab w:val="right" w:leader="dot" w:pos="9350"/>
            </w:tabs>
            <w:rPr>
              <w:noProof/>
            </w:rPr>
          </w:pPr>
          <w:hyperlink w:anchor="_Toc104931946" w:history="1">
            <w:r w:rsidR="00F95187" w:rsidRPr="00B7419D">
              <w:rPr>
                <w:rStyle w:val="Hyperlink"/>
                <w:noProof/>
              </w:rPr>
              <w:t>Regression Analysis and Summary for Mutltiple Regression</w:t>
            </w:r>
            <w:r w:rsidR="00F95187">
              <w:rPr>
                <w:noProof/>
                <w:webHidden/>
              </w:rPr>
              <w:tab/>
            </w:r>
            <w:r w:rsidR="00F95187">
              <w:rPr>
                <w:noProof/>
                <w:webHidden/>
              </w:rPr>
              <w:fldChar w:fldCharType="begin"/>
            </w:r>
            <w:r w:rsidR="00F95187">
              <w:rPr>
                <w:noProof/>
                <w:webHidden/>
              </w:rPr>
              <w:instrText xml:space="preserve"> PAGEREF _Toc104931946 \h </w:instrText>
            </w:r>
            <w:r w:rsidR="00F95187">
              <w:rPr>
                <w:noProof/>
                <w:webHidden/>
              </w:rPr>
            </w:r>
            <w:r w:rsidR="00F95187">
              <w:rPr>
                <w:noProof/>
                <w:webHidden/>
              </w:rPr>
              <w:fldChar w:fldCharType="separate"/>
            </w:r>
            <w:r w:rsidR="00F95187">
              <w:rPr>
                <w:noProof/>
                <w:webHidden/>
              </w:rPr>
              <w:t>16</w:t>
            </w:r>
            <w:r w:rsidR="00F95187">
              <w:rPr>
                <w:noProof/>
                <w:webHidden/>
              </w:rPr>
              <w:fldChar w:fldCharType="end"/>
            </w:r>
          </w:hyperlink>
        </w:p>
        <w:p w14:paraId="1BB0AA45" w14:textId="77777777" w:rsidR="00F95187" w:rsidRDefault="00AC49C3">
          <w:pPr>
            <w:pStyle w:val="TOC5"/>
            <w:tabs>
              <w:tab w:val="right" w:leader="dot" w:pos="9350"/>
            </w:tabs>
            <w:rPr>
              <w:noProof/>
            </w:rPr>
          </w:pPr>
          <w:hyperlink w:anchor="_Toc104931947" w:history="1">
            <w:r w:rsidR="00F95187" w:rsidRPr="00B7419D">
              <w:rPr>
                <w:rStyle w:val="Hyperlink"/>
                <w:noProof/>
              </w:rPr>
              <w:t>Conclusion of Multiple Regression</w:t>
            </w:r>
            <w:r w:rsidR="00F95187">
              <w:rPr>
                <w:noProof/>
                <w:webHidden/>
              </w:rPr>
              <w:tab/>
            </w:r>
            <w:r w:rsidR="00F95187">
              <w:rPr>
                <w:noProof/>
                <w:webHidden/>
              </w:rPr>
              <w:fldChar w:fldCharType="begin"/>
            </w:r>
            <w:r w:rsidR="00F95187">
              <w:rPr>
                <w:noProof/>
                <w:webHidden/>
              </w:rPr>
              <w:instrText xml:space="preserve"> PAGEREF _Toc104931947 \h </w:instrText>
            </w:r>
            <w:r w:rsidR="00F95187">
              <w:rPr>
                <w:noProof/>
                <w:webHidden/>
              </w:rPr>
            </w:r>
            <w:r w:rsidR="00F95187">
              <w:rPr>
                <w:noProof/>
                <w:webHidden/>
              </w:rPr>
              <w:fldChar w:fldCharType="separate"/>
            </w:r>
            <w:r w:rsidR="00F95187">
              <w:rPr>
                <w:noProof/>
                <w:webHidden/>
              </w:rPr>
              <w:t>16</w:t>
            </w:r>
            <w:r w:rsidR="00F95187">
              <w:rPr>
                <w:noProof/>
                <w:webHidden/>
              </w:rPr>
              <w:fldChar w:fldCharType="end"/>
            </w:r>
          </w:hyperlink>
        </w:p>
        <w:p w14:paraId="6380E305" w14:textId="77777777" w:rsidR="00F95187" w:rsidRDefault="00AC49C3">
          <w:pPr>
            <w:pStyle w:val="TOC4"/>
            <w:tabs>
              <w:tab w:val="right" w:leader="dot" w:pos="9350"/>
            </w:tabs>
            <w:rPr>
              <w:noProof/>
            </w:rPr>
          </w:pPr>
          <w:hyperlink w:anchor="_Toc104931948" w:history="1">
            <w:r w:rsidR="00F95187" w:rsidRPr="00B7419D">
              <w:rPr>
                <w:rStyle w:val="Hyperlink"/>
                <w:noProof/>
              </w:rPr>
              <w:t>Critcal Review of Simple Linear Regression and Multiple Linear Regression.</w:t>
            </w:r>
            <w:r w:rsidR="00F95187">
              <w:rPr>
                <w:noProof/>
                <w:webHidden/>
              </w:rPr>
              <w:tab/>
            </w:r>
            <w:r w:rsidR="00F95187">
              <w:rPr>
                <w:noProof/>
                <w:webHidden/>
              </w:rPr>
              <w:fldChar w:fldCharType="begin"/>
            </w:r>
            <w:r w:rsidR="00F95187">
              <w:rPr>
                <w:noProof/>
                <w:webHidden/>
              </w:rPr>
              <w:instrText xml:space="preserve"> PAGEREF _Toc104931948 \h </w:instrText>
            </w:r>
            <w:r w:rsidR="00F95187">
              <w:rPr>
                <w:noProof/>
                <w:webHidden/>
              </w:rPr>
            </w:r>
            <w:r w:rsidR="00F95187">
              <w:rPr>
                <w:noProof/>
                <w:webHidden/>
              </w:rPr>
              <w:fldChar w:fldCharType="separate"/>
            </w:r>
            <w:r w:rsidR="00F95187">
              <w:rPr>
                <w:noProof/>
                <w:webHidden/>
              </w:rPr>
              <w:t>16</w:t>
            </w:r>
            <w:r w:rsidR="00F95187">
              <w:rPr>
                <w:noProof/>
                <w:webHidden/>
              </w:rPr>
              <w:fldChar w:fldCharType="end"/>
            </w:r>
          </w:hyperlink>
        </w:p>
        <w:p w14:paraId="62921B5E" w14:textId="77777777" w:rsidR="00F95187" w:rsidRDefault="00AC49C3">
          <w:pPr>
            <w:pStyle w:val="TOC1"/>
            <w:tabs>
              <w:tab w:val="right" w:leader="dot" w:pos="9350"/>
            </w:tabs>
            <w:rPr>
              <w:noProof/>
            </w:rPr>
          </w:pPr>
          <w:hyperlink w:anchor="_Toc104931949" w:history="1">
            <w:r w:rsidR="00F95187" w:rsidRPr="00B7419D">
              <w:rPr>
                <w:rStyle w:val="Hyperlink"/>
                <w:noProof/>
              </w:rPr>
              <w:t>Clustering:</w:t>
            </w:r>
            <w:r w:rsidR="00F95187">
              <w:rPr>
                <w:noProof/>
                <w:webHidden/>
              </w:rPr>
              <w:tab/>
            </w:r>
            <w:r w:rsidR="00F95187">
              <w:rPr>
                <w:noProof/>
                <w:webHidden/>
              </w:rPr>
              <w:fldChar w:fldCharType="begin"/>
            </w:r>
            <w:r w:rsidR="00F95187">
              <w:rPr>
                <w:noProof/>
                <w:webHidden/>
              </w:rPr>
              <w:instrText xml:space="preserve"> PAGEREF _Toc104931949 \h </w:instrText>
            </w:r>
            <w:r w:rsidR="00F95187">
              <w:rPr>
                <w:noProof/>
                <w:webHidden/>
              </w:rPr>
            </w:r>
            <w:r w:rsidR="00F95187">
              <w:rPr>
                <w:noProof/>
                <w:webHidden/>
              </w:rPr>
              <w:fldChar w:fldCharType="separate"/>
            </w:r>
            <w:r w:rsidR="00F95187">
              <w:rPr>
                <w:noProof/>
                <w:webHidden/>
              </w:rPr>
              <w:t>16</w:t>
            </w:r>
            <w:r w:rsidR="00F95187">
              <w:rPr>
                <w:noProof/>
                <w:webHidden/>
              </w:rPr>
              <w:fldChar w:fldCharType="end"/>
            </w:r>
          </w:hyperlink>
        </w:p>
        <w:p w14:paraId="1A30DC36" w14:textId="77777777" w:rsidR="00F95187" w:rsidRDefault="00AC49C3">
          <w:pPr>
            <w:pStyle w:val="TOC2"/>
            <w:tabs>
              <w:tab w:val="right" w:leader="dot" w:pos="9350"/>
            </w:tabs>
            <w:rPr>
              <w:noProof/>
            </w:rPr>
          </w:pPr>
          <w:hyperlink w:anchor="_Toc104931950" w:history="1">
            <w:r w:rsidR="00F95187" w:rsidRPr="00B7419D">
              <w:rPr>
                <w:rStyle w:val="Hyperlink"/>
                <w:noProof/>
              </w:rPr>
              <w:t>K- Means Clustering</w:t>
            </w:r>
            <w:r w:rsidR="00F95187">
              <w:rPr>
                <w:noProof/>
                <w:webHidden/>
              </w:rPr>
              <w:tab/>
            </w:r>
            <w:r w:rsidR="00F95187">
              <w:rPr>
                <w:noProof/>
                <w:webHidden/>
              </w:rPr>
              <w:fldChar w:fldCharType="begin"/>
            </w:r>
            <w:r w:rsidR="00F95187">
              <w:rPr>
                <w:noProof/>
                <w:webHidden/>
              </w:rPr>
              <w:instrText xml:space="preserve"> PAGEREF _Toc104931950 \h </w:instrText>
            </w:r>
            <w:r w:rsidR="00F95187">
              <w:rPr>
                <w:noProof/>
                <w:webHidden/>
              </w:rPr>
            </w:r>
            <w:r w:rsidR="00F95187">
              <w:rPr>
                <w:noProof/>
                <w:webHidden/>
              </w:rPr>
              <w:fldChar w:fldCharType="separate"/>
            </w:r>
            <w:r w:rsidR="00F95187">
              <w:rPr>
                <w:noProof/>
                <w:webHidden/>
              </w:rPr>
              <w:t>17</w:t>
            </w:r>
            <w:r w:rsidR="00F95187">
              <w:rPr>
                <w:noProof/>
                <w:webHidden/>
              </w:rPr>
              <w:fldChar w:fldCharType="end"/>
            </w:r>
          </w:hyperlink>
        </w:p>
        <w:p w14:paraId="5F7CCF25" w14:textId="77777777" w:rsidR="00F95187" w:rsidRDefault="00AC49C3">
          <w:pPr>
            <w:pStyle w:val="TOC2"/>
            <w:tabs>
              <w:tab w:val="right" w:leader="dot" w:pos="9350"/>
            </w:tabs>
            <w:rPr>
              <w:noProof/>
            </w:rPr>
          </w:pPr>
          <w:hyperlink w:anchor="_Toc104931951" w:history="1">
            <w:r w:rsidR="00F95187" w:rsidRPr="00B7419D">
              <w:rPr>
                <w:rStyle w:val="Hyperlink"/>
                <w:noProof/>
              </w:rPr>
              <w:t>Hierarchical clustering:</w:t>
            </w:r>
            <w:r w:rsidR="00F95187">
              <w:rPr>
                <w:noProof/>
                <w:webHidden/>
              </w:rPr>
              <w:tab/>
            </w:r>
            <w:r w:rsidR="00F95187">
              <w:rPr>
                <w:noProof/>
                <w:webHidden/>
              </w:rPr>
              <w:fldChar w:fldCharType="begin"/>
            </w:r>
            <w:r w:rsidR="00F95187">
              <w:rPr>
                <w:noProof/>
                <w:webHidden/>
              </w:rPr>
              <w:instrText xml:space="preserve"> PAGEREF _Toc104931951 \h </w:instrText>
            </w:r>
            <w:r w:rsidR="00F95187">
              <w:rPr>
                <w:noProof/>
                <w:webHidden/>
              </w:rPr>
            </w:r>
            <w:r w:rsidR="00F95187">
              <w:rPr>
                <w:noProof/>
                <w:webHidden/>
              </w:rPr>
              <w:fldChar w:fldCharType="separate"/>
            </w:r>
            <w:r w:rsidR="00F95187">
              <w:rPr>
                <w:noProof/>
                <w:webHidden/>
              </w:rPr>
              <w:t>18</w:t>
            </w:r>
            <w:r w:rsidR="00F95187">
              <w:rPr>
                <w:noProof/>
                <w:webHidden/>
              </w:rPr>
              <w:fldChar w:fldCharType="end"/>
            </w:r>
          </w:hyperlink>
        </w:p>
        <w:p w14:paraId="52239BE0" w14:textId="77777777" w:rsidR="00F95187" w:rsidRDefault="00AC49C3">
          <w:pPr>
            <w:pStyle w:val="TOC3"/>
            <w:tabs>
              <w:tab w:val="right" w:leader="dot" w:pos="9350"/>
            </w:tabs>
            <w:rPr>
              <w:noProof/>
            </w:rPr>
          </w:pPr>
          <w:hyperlink w:anchor="_Toc104931952" w:history="1">
            <w:r w:rsidR="00F95187" w:rsidRPr="00B7419D">
              <w:rPr>
                <w:rStyle w:val="Hyperlink"/>
                <w:noProof/>
              </w:rPr>
              <w:t>Agglomeration Clustering (AGNES):</w:t>
            </w:r>
            <w:r w:rsidR="00F95187">
              <w:rPr>
                <w:noProof/>
                <w:webHidden/>
              </w:rPr>
              <w:tab/>
            </w:r>
            <w:r w:rsidR="00F95187">
              <w:rPr>
                <w:noProof/>
                <w:webHidden/>
              </w:rPr>
              <w:fldChar w:fldCharType="begin"/>
            </w:r>
            <w:r w:rsidR="00F95187">
              <w:rPr>
                <w:noProof/>
                <w:webHidden/>
              </w:rPr>
              <w:instrText xml:space="preserve"> PAGEREF _Toc104931952 \h </w:instrText>
            </w:r>
            <w:r w:rsidR="00F95187">
              <w:rPr>
                <w:noProof/>
                <w:webHidden/>
              </w:rPr>
            </w:r>
            <w:r w:rsidR="00F95187">
              <w:rPr>
                <w:noProof/>
                <w:webHidden/>
              </w:rPr>
              <w:fldChar w:fldCharType="separate"/>
            </w:r>
            <w:r w:rsidR="00F95187">
              <w:rPr>
                <w:noProof/>
                <w:webHidden/>
              </w:rPr>
              <w:t>18</w:t>
            </w:r>
            <w:r w:rsidR="00F95187">
              <w:rPr>
                <w:noProof/>
                <w:webHidden/>
              </w:rPr>
              <w:fldChar w:fldCharType="end"/>
            </w:r>
          </w:hyperlink>
        </w:p>
        <w:p w14:paraId="3B1FCD9F" w14:textId="77777777" w:rsidR="00F95187" w:rsidRDefault="00AC49C3">
          <w:pPr>
            <w:pStyle w:val="TOC3"/>
            <w:tabs>
              <w:tab w:val="right" w:leader="dot" w:pos="9350"/>
            </w:tabs>
            <w:rPr>
              <w:noProof/>
            </w:rPr>
          </w:pPr>
          <w:hyperlink w:anchor="_Toc104931953" w:history="1">
            <w:r w:rsidR="00F95187" w:rsidRPr="00B7419D">
              <w:rPr>
                <w:rStyle w:val="Hyperlink"/>
                <w:noProof/>
              </w:rPr>
              <w:t>Divisive Hierarchical Clustering: Top down approach:</w:t>
            </w:r>
            <w:r w:rsidR="00F95187">
              <w:rPr>
                <w:noProof/>
                <w:webHidden/>
              </w:rPr>
              <w:tab/>
            </w:r>
            <w:r w:rsidR="00F95187">
              <w:rPr>
                <w:noProof/>
                <w:webHidden/>
              </w:rPr>
              <w:fldChar w:fldCharType="begin"/>
            </w:r>
            <w:r w:rsidR="00F95187">
              <w:rPr>
                <w:noProof/>
                <w:webHidden/>
              </w:rPr>
              <w:instrText xml:space="preserve"> PAGEREF _Toc104931953 \h </w:instrText>
            </w:r>
            <w:r w:rsidR="00F95187">
              <w:rPr>
                <w:noProof/>
                <w:webHidden/>
              </w:rPr>
            </w:r>
            <w:r w:rsidR="00F95187">
              <w:rPr>
                <w:noProof/>
                <w:webHidden/>
              </w:rPr>
              <w:fldChar w:fldCharType="separate"/>
            </w:r>
            <w:r w:rsidR="00F95187">
              <w:rPr>
                <w:noProof/>
                <w:webHidden/>
              </w:rPr>
              <w:t>18</w:t>
            </w:r>
            <w:r w:rsidR="00F95187">
              <w:rPr>
                <w:noProof/>
                <w:webHidden/>
              </w:rPr>
              <w:fldChar w:fldCharType="end"/>
            </w:r>
          </w:hyperlink>
        </w:p>
        <w:p w14:paraId="4E202028" w14:textId="77777777" w:rsidR="00F95187" w:rsidRDefault="00AC49C3">
          <w:pPr>
            <w:pStyle w:val="TOC3"/>
            <w:tabs>
              <w:tab w:val="right" w:leader="dot" w:pos="9350"/>
            </w:tabs>
            <w:rPr>
              <w:noProof/>
            </w:rPr>
          </w:pPr>
          <w:hyperlink w:anchor="_Toc104931954" w:history="1">
            <w:r w:rsidR="00F95187" w:rsidRPr="00B7419D">
              <w:rPr>
                <w:rStyle w:val="Hyperlink"/>
                <w:noProof/>
              </w:rPr>
              <w:t>Distance Used:</w:t>
            </w:r>
            <w:r w:rsidR="00F95187">
              <w:rPr>
                <w:noProof/>
                <w:webHidden/>
              </w:rPr>
              <w:tab/>
            </w:r>
            <w:r w:rsidR="00F95187">
              <w:rPr>
                <w:noProof/>
                <w:webHidden/>
              </w:rPr>
              <w:fldChar w:fldCharType="begin"/>
            </w:r>
            <w:r w:rsidR="00F95187">
              <w:rPr>
                <w:noProof/>
                <w:webHidden/>
              </w:rPr>
              <w:instrText xml:space="preserve"> PAGEREF _Toc104931954 \h </w:instrText>
            </w:r>
            <w:r w:rsidR="00F95187">
              <w:rPr>
                <w:noProof/>
                <w:webHidden/>
              </w:rPr>
            </w:r>
            <w:r w:rsidR="00F95187">
              <w:rPr>
                <w:noProof/>
                <w:webHidden/>
              </w:rPr>
              <w:fldChar w:fldCharType="separate"/>
            </w:r>
            <w:r w:rsidR="00F95187">
              <w:rPr>
                <w:noProof/>
                <w:webHidden/>
              </w:rPr>
              <w:t>19</w:t>
            </w:r>
            <w:r w:rsidR="00F95187">
              <w:rPr>
                <w:noProof/>
                <w:webHidden/>
              </w:rPr>
              <w:fldChar w:fldCharType="end"/>
            </w:r>
          </w:hyperlink>
        </w:p>
        <w:p w14:paraId="417E7EBD" w14:textId="77777777" w:rsidR="00F95187" w:rsidRDefault="00AC49C3">
          <w:pPr>
            <w:pStyle w:val="TOC3"/>
            <w:tabs>
              <w:tab w:val="right" w:leader="dot" w:pos="9350"/>
            </w:tabs>
            <w:rPr>
              <w:noProof/>
            </w:rPr>
          </w:pPr>
          <w:hyperlink w:anchor="_Toc104931955" w:history="1">
            <w:r w:rsidR="00F95187" w:rsidRPr="00B7419D">
              <w:rPr>
                <w:rStyle w:val="Hyperlink"/>
                <w:noProof/>
              </w:rPr>
              <w:t>Critcal Review Of The K-Means and Hierarchical clustering:</w:t>
            </w:r>
            <w:r w:rsidR="00F95187">
              <w:rPr>
                <w:noProof/>
                <w:webHidden/>
              </w:rPr>
              <w:tab/>
            </w:r>
            <w:r w:rsidR="00F95187">
              <w:rPr>
                <w:noProof/>
                <w:webHidden/>
              </w:rPr>
              <w:fldChar w:fldCharType="begin"/>
            </w:r>
            <w:r w:rsidR="00F95187">
              <w:rPr>
                <w:noProof/>
                <w:webHidden/>
              </w:rPr>
              <w:instrText xml:space="preserve"> PAGEREF _Toc104931955 \h </w:instrText>
            </w:r>
            <w:r w:rsidR="00F95187">
              <w:rPr>
                <w:noProof/>
                <w:webHidden/>
              </w:rPr>
            </w:r>
            <w:r w:rsidR="00F95187">
              <w:rPr>
                <w:noProof/>
                <w:webHidden/>
              </w:rPr>
              <w:fldChar w:fldCharType="separate"/>
            </w:r>
            <w:r w:rsidR="00F95187">
              <w:rPr>
                <w:noProof/>
                <w:webHidden/>
              </w:rPr>
              <w:t>19</w:t>
            </w:r>
            <w:r w:rsidR="00F95187">
              <w:rPr>
                <w:noProof/>
                <w:webHidden/>
              </w:rPr>
              <w:fldChar w:fldCharType="end"/>
            </w:r>
          </w:hyperlink>
        </w:p>
        <w:p w14:paraId="2CD0FB31" w14:textId="77777777" w:rsidR="00F95187" w:rsidRDefault="00AC49C3">
          <w:pPr>
            <w:pStyle w:val="TOC2"/>
            <w:tabs>
              <w:tab w:val="right" w:leader="dot" w:pos="9350"/>
            </w:tabs>
            <w:rPr>
              <w:noProof/>
            </w:rPr>
          </w:pPr>
          <w:hyperlink w:anchor="_Toc104931956" w:history="1">
            <w:r w:rsidR="00F95187" w:rsidRPr="00B7419D">
              <w:rPr>
                <w:rStyle w:val="Hyperlink"/>
                <w:noProof/>
              </w:rPr>
              <w:t>Classification:</w:t>
            </w:r>
            <w:r w:rsidR="00F95187">
              <w:rPr>
                <w:noProof/>
                <w:webHidden/>
              </w:rPr>
              <w:tab/>
            </w:r>
            <w:r w:rsidR="00F95187">
              <w:rPr>
                <w:noProof/>
                <w:webHidden/>
              </w:rPr>
              <w:fldChar w:fldCharType="begin"/>
            </w:r>
            <w:r w:rsidR="00F95187">
              <w:rPr>
                <w:noProof/>
                <w:webHidden/>
              </w:rPr>
              <w:instrText xml:space="preserve"> PAGEREF _Toc104931956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68415B2B" w14:textId="77777777" w:rsidR="00F95187" w:rsidRDefault="00AC49C3">
          <w:pPr>
            <w:pStyle w:val="TOC3"/>
            <w:tabs>
              <w:tab w:val="right" w:leader="dot" w:pos="9350"/>
            </w:tabs>
            <w:rPr>
              <w:noProof/>
            </w:rPr>
          </w:pPr>
          <w:hyperlink w:anchor="_Toc104931957" w:history="1">
            <w:r w:rsidR="00F95187" w:rsidRPr="00B7419D">
              <w:rPr>
                <w:rStyle w:val="Hyperlink"/>
                <w:noProof/>
              </w:rPr>
              <w:t>data partition (2 clusters)</w:t>
            </w:r>
            <w:r w:rsidR="00F95187">
              <w:rPr>
                <w:noProof/>
                <w:webHidden/>
              </w:rPr>
              <w:tab/>
            </w:r>
            <w:r w:rsidR="00F95187">
              <w:rPr>
                <w:noProof/>
                <w:webHidden/>
              </w:rPr>
              <w:fldChar w:fldCharType="begin"/>
            </w:r>
            <w:r w:rsidR="00F95187">
              <w:rPr>
                <w:noProof/>
                <w:webHidden/>
              </w:rPr>
              <w:instrText xml:space="preserve"> PAGEREF _Toc104931957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2E536EB1" w14:textId="77777777" w:rsidR="00F95187" w:rsidRDefault="00AC49C3">
          <w:pPr>
            <w:pStyle w:val="TOC3"/>
            <w:tabs>
              <w:tab w:val="right" w:leader="dot" w:pos="9350"/>
            </w:tabs>
            <w:rPr>
              <w:noProof/>
            </w:rPr>
          </w:pPr>
          <w:hyperlink w:anchor="_Toc104931958" w:history="1">
            <w:r w:rsidR="00F95187" w:rsidRPr="00B7419D">
              <w:rPr>
                <w:rStyle w:val="Hyperlink"/>
                <w:noProof/>
              </w:rPr>
              <w:t>Decision Tree</w:t>
            </w:r>
            <w:r w:rsidR="00F95187">
              <w:rPr>
                <w:noProof/>
                <w:webHidden/>
              </w:rPr>
              <w:tab/>
            </w:r>
            <w:r w:rsidR="00F95187">
              <w:rPr>
                <w:noProof/>
                <w:webHidden/>
              </w:rPr>
              <w:fldChar w:fldCharType="begin"/>
            </w:r>
            <w:r w:rsidR="00F95187">
              <w:rPr>
                <w:noProof/>
                <w:webHidden/>
              </w:rPr>
              <w:instrText xml:space="preserve"> PAGEREF _Toc104931958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51CA4F9F" w14:textId="77777777" w:rsidR="00F95187" w:rsidRDefault="00AC49C3">
          <w:pPr>
            <w:pStyle w:val="TOC3"/>
            <w:tabs>
              <w:tab w:val="right" w:leader="dot" w:pos="9350"/>
            </w:tabs>
            <w:rPr>
              <w:noProof/>
            </w:rPr>
          </w:pPr>
          <w:hyperlink w:anchor="_Toc104931959" w:history="1">
            <w:r w:rsidR="00F95187" w:rsidRPr="00B7419D">
              <w:rPr>
                <w:rStyle w:val="Hyperlink"/>
                <w:noProof/>
              </w:rPr>
              <w:t>data partition (For 3 clusters)</w:t>
            </w:r>
            <w:r w:rsidR="00F95187">
              <w:rPr>
                <w:noProof/>
                <w:webHidden/>
              </w:rPr>
              <w:tab/>
            </w:r>
            <w:r w:rsidR="00F95187">
              <w:rPr>
                <w:noProof/>
                <w:webHidden/>
              </w:rPr>
              <w:fldChar w:fldCharType="begin"/>
            </w:r>
            <w:r w:rsidR="00F95187">
              <w:rPr>
                <w:noProof/>
                <w:webHidden/>
              </w:rPr>
              <w:instrText xml:space="preserve"> PAGEREF _Toc104931959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595D6000" w14:textId="77777777" w:rsidR="00F95187" w:rsidRDefault="00AC49C3">
          <w:pPr>
            <w:pStyle w:val="TOC3"/>
            <w:tabs>
              <w:tab w:val="right" w:leader="dot" w:pos="9350"/>
            </w:tabs>
            <w:rPr>
              <w:noProof/>
            </w:rPr>
          </w:pPr>
          <w:hyperlink w:anchor="_Toc104931960" w:history="1">
            <w:r w:rsidR="00F95187" w:rsidRPr="00B7419D">
              <w:rPr>
                <w:rStyle w:val="Hyperlink"/>
                <w:noProof/>
              </w:rPr>
              <w:t>Decision Tree</w:t>
            </w:r>
            <w:r w:rsidR="00F95187">
              <w:rPr>
                <w:noProof/>
                <w:webHidden/>
              </w:rPr>
              <w:tab/>
            </w:r>
            <w:r w:rsidR="00F95187">
              <w:rPr>
                <w:noProof/>
                <w:webHidden/>
              </w:rPr>
              <w:fldChar w:fldCharType="begin"/>
            </w:r>
            <w:r w:rsidR="00F95187">
              <w:rPr>
                <w:noProof/>
                <w:webHidden/>
              </w:rPr>
              <w:instrText xml:space="preserve"> PAGEREF _Toc104931960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6E38C6A6" w14:textId="77777777" w:rsidR="00F95187" w:rsidRDefault="00AC49C3">
          <w:pPr>
            <w:pStyle w:val="TOC1"/>
            <w:tabs>
              <w:tab w:val="right" w:leader="dot" w:pos="9350"/>
            </w:tabs>
            <w:rPr>
              <w:noProof/>
            </w:rPr>
          </w:pPr>
          <w:hyperlink w:anchor="_Toc104931961" w:history="1">
            <w:r w:rsidR="00F95187" w:rsidRPr="00B7419D">
              <w:rPr>
                <w:rStyle w:val="Hyperlink"/>
                <w:noProof/>
              </w:rPr>
              <w:t>General Review of the Analytical Tools</w:t>
            </w:r>
            <w:r w:rsidR="00F95187">
              <w:rPr>
                <w:noProof/>
                <w:webHidden/>
              </w:rPr>
              <w:tab/>
            </w:r>
            <w:r w:rsidR="00F95187">
              <w:rPr>
                <w:noProof/>
                <w:webHidden/>
              </w:rPr>
              <w:fldChar w:fldCharType="begin"/>
            </w:r>
            <w:r w:rsidR="00F95187">
              <w:rPr>
                <w:noProof/>
                <w:webHidden/>
              </w:rPr>
              <w:instrText xml:space="preserve"> PAGEREF _Toc104931961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1329C8AA" w14:textId="77777777" w:rsidR="00F95187" w:rsidRDefault="00AC49C3">
          <w:pPr>
            <w:pStyle w:val="TOC1"/>
            <w:tabs>
              <w:tab w:val="right" w:leader="dot" w:pos="9350"/>
            </w:tabs>
            <w:rPr>
              <w:noProof/>
            </w:rPr>
          </w:pPr>
          <w:hyperlink w:anchor="_Toc104931962" w:history="1">
            <w:r w:rsidR="00F95187" w:rsidRPr="00B7419D">
              <w:rPr>
                <w:rStyle w:val="Hyperlink"/>
                <w:noProof/>
              </w:rPr>
              <w:t>Comparing Land Size of Metropolitan and city to Gloucester</w:t>
            </w:r>
            <w:r w:rsidR="00F95187">
              <w:rPr>
                <w:noProof/>
                <w:webHidden/>
              </w:rPr>
              <w:tab/>
            </w:r>
            <w:r w:rsidR="00F95187">
              <w:rPr>
                <w:noProof/>
                <w:webHidden/>
              </w:rPr>
              <w:fldChar w:fldCharType="begin"/>
            </w:r>
            <w:r w:rsidR="00F95187">
              <w:rPr>
                <w:noProof/>
                <w:webHidden/>
              </w:rPr>
              <w:instrText xml:space="preserve"> PAGEREF _Toc104931962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4503ED10" w14:textId="77777777" w:rsidR="00F95187" w:rsidRDefault="00AC49C3">
          <w:pPr>
            <w:pStyle w:val="TOC2"/>
            <w:tabs>
              <w:tab w:val="right" w:leader="dot" w:pos="9350"/>
            </w:tabs>
            <w:rPr>
              <w:noProof/>
            </w:rPr>
          </w:pPr>
          <w:hyperlink w:anchor="_Toc104931963" w:history="1">
            <w:r w:rsidR="00F95187" w:rsidRPr="00B7419D">
              <w:rPr>
                <w:rStyle w:val="Hyperlink"/>
                <w:noProof/>
              </w:rPr>
              <w:t>Map of Meropolitan and City (London)</w:t>
            </w:r>
            <w:r w:rsidR="00F95187">
              <w:rPr>
                <w:noProof/>
                <w:webHidden/>
              </w:rPr>
              <w:tab/>
            </w:r>
            <w:r w:rsidR="00F95187">
              <w:rPr>
                <w:noProof/>
                <w:webHidden/>
              </w:rPr>
              <w:fldChar w:fldCharType="begin"/>
            </w:r>
            <w:r w:rsidR="00F95187">
              <w:rPr>
                <w:noProof/>
                <w:webHidden/>
              </w:rPr>
              <w:instrText xml:space="preserve"> PAGEREF _Toc104931963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42AA4758" w14:textId="77777777" w:rsidR="00F95187" w:rsidRDefault="00AC49C3">
          <w:pPr>
            <w:pStyle w:val="TOC4"/>
            <w:tabs>
              <w:tab w:val="right" w:leader="dot" w:pos="9350"/>
            </w:tabs>
            <w:rPr>
              <w:noProof/>
            </w:rPr>
          </w:pPr>
          <w:hyperlink w:anchor="_Toc104931964" w:history="1">
            <w:r w:rsidR="00F95187" w:rsidRPr="00B7419D">
              <w:rPr>
                <w:rStyle w:val="Hyperlink"/>
                <w:noProof/>
              </w:rPr>
              <w:t>Map of Gloucestershire</w:t>
            </w:r>
            <w:r w:rsidR="00F95187">
              <w:rPr>
                <w:noProof/>
                <w:webHidden/>
              </w:rPr>
              <w:tab/>
            </w:r>
            <w:r w:rsidR="00F95187">
              <w:rPr>
                <w:noProof/>
                <w:webHidden/>
              </w:rPr>
              <w:fldChar w:fldCharType="begin"/>
            </w:r>
            <w:r w:rsidR="00F95187">
              <w:rPr>
                <w:noProof/>
                <w:webHidden/>
              </w:rPr>
              <w:instrText xml:space="preserve"> PAGEREF _Toc104931964 \h </w:instrText>
            </w:r>
            <w:r w:rsidR="00F95187">
              <w:rPr>
                <w:noProof/>
                <w:webHidden/>
              </w:rPr>
            </w:r>
            <w:r w:rsidR="00F95187">
              <w:rPr>
                <w:noProof/>
                <w:webHidden/>
              </w:rPr>
              <w:fldChar w:fldCharType="separate"/>
            </w:r>
            <w:r w:rsidR="00F95187">
              <w:rPr>
                <w:noProof/>
                <w:webHidden/>
              </w:rPr>
              <w:t>20</w:t>
            </w:r>
            <w:r w:rsidR="00F95187">
              <w:rPr>
                <w:noProof/>
                <w:webHidden/>
              </w:rPr>
              <w:fldChar w:fldCharType="end"/>
            </w:r>
          </w:hyperlink>
        </w:p>
        <w:p w14:paraId="197FCE37" w14:textId="77777777" w:rsidR="00B902F1" w:rsidRDefault="00352249">
          <w:r>
            <w:fldChar w:fldCharType="end"/>
          </w:r>
        </w:p>
      </w:sdtContent>
    </w:sdt>
    <w:p w14:paraId="5716E640" w14:textId="77777777" w:rsidR="00B902F1" w:rsidRDefault="00352249">
      <w:pPr>
        <w:pStyle w:val="Heading1"/>
      </w:pPr>
      <w:bookmarkStart w:id="0" w:name="_Toc104931866"/>
      <w:bookmarkStart w:id="1" w:name="introduction"/>
      <w:r>
        <w:t>Introduction</w:t>
      </w:r>
      <w:bookmarkEnd w:id="0"/>
      <w:r>
        <w:t xml:space="preserve"> </w:t>
      </w:r>
    </w:p>
    <w:p w14:paraId="2CF9AC60" w14:textId="0679D4E2" w:rsidR="005242E8" w:rsidRDefault="00352249">
      <w:pPr>
        <w:pStyle w:val="FirstParagraph"/>
      </w:pPr>
      <w:r>
        <w:t xml:space="preserve">The purpose of this assignment project is to download, reshape and combine </w:t>
      </w:r>
      <w:r w:rsidR="00D8355F">
        <w:t>two years</w:t>
      </w:r>
      <w:r>
        <w:t xml:space="preserve"> of </w:t>
      </w:r>
      <w:r>
        <w:rPr>
          <w:i/>
          <w:iCs/>
        </w:rPr>
        <w:t>Crown Prosecution Service Case Outcomes</w:t>
      </w:r>
      <w:r>
        <w:t xml:space="preserve"> by </w:t>
      </w:r>
      <w:r>
        <w:rPr>
          <w:i/>
          <w:iCs/>
        </w:rPr>
        <w:t>Principal Offence Category</w:t>
      </w:r>
      <w:r>
        <w:t>. We will use various data analytic tools and techniques for descriptive and predictive analysis by using different techniques. Varying analys</w:t>
      </w:r>
      <w:r w:rsidR="00D8355F">
        <w:t>e</w:t>
      </w:r>
      <w:r>
        <w:t>s and interpretation</w:t>
      </w:r>
      <w:r w:rsidR="00D8355F">
        <w:t>s</w:t>
      </w:r>
      <w:r>
        <w:t xml:space="preserve"> of various outcomes will be made through descriptive analytics. </w:t>
      </w:r>
    </w:p>
    <w:p w14:paraId="248C1006" w14:textId="0AE89090" w:rsidR="00B902F1" w:rsidRDefault="00352249">
      <w:pPr>
        <w:pStyle w:val="FirstParagraph"/>
      </w:pPr>
      <w:r>
        <w:t xml:space="preserve"> The analytical tools used were also critically analysed in this report as well as the effectiveness of the techniques employed. We will have a careful look at the visualisation tools utilised in the assignment.</w:t>
      </w:r>
    </w:p>
    <w:p w14:paraId="2C4F89CD" w14:textId="77777777" w:rsidR="00B902F1" w:rsidRDefault="00352249">
      <w:pPr>
        <w:pStyle w:val="Heading2"/>
      </w:pPr>
      <w:bookmarkStart w:id="2" w:name="_Toc104931867"/>
      <w:bookmarkStart w:id="3" w:name="overview"/>
      <w:r>
        <w:t>Overview</w:t>
      </w:r>
      <w:bookmarkEnd w:id="2"/>
    </w:p>
    <w:p w14:paraId="02664C3A" w14:textId="77777777" w:rsidR="00B902F1" w:rsidRDefault="00352249">
      <w:pPr>
        <w:pStyle w:val="Heading3"/>
      </w:pPr>
      <w:bookmarkStart w:id="4" w:name="_Toc104931868"/>
      <w:bookmarkStart w:id="5" w:name="general-hypothesis"/>
      <w:r>
        <w:t>General Hypothesis</w:t>
      </w:r>
      <w:bookmarkEnd w:id="4"/>
    </w:p>
    <w:p w14:paraId="2986FCE0" w14:textId="77777777" w:rsidR="00B902F1" w:rsidRDefault="00352249">
      <w:pPr>
        <w:pStyle w:val="FirstParagraph"/>
      </w:pPr>
      <w:r>
        <w:t>Definitions of the hypotheses based on the current datasets are that there exists a correlation between specific variables. The more specific hypothesis is that the number of robbery offenses successful can be predicted using the remaining numerical variables.</w:t>
      </w:r>
    </w:p>
    <w:p w14:paraId="3A9FF2DF" w14:textId="77777777" w:rsidR="00B902F1" w:rsidRDefault="00352249">
      <w:pPr>
        <w:pStyle w:val="Heading1"/>
      </w:pPr>
      <w:bookmarkStart w:id="6" w:name="_Toc104931869"/>
      <w:bookmarkStart w:id="7" w:name="data-cleaning"/>
      <w:bookmarkEnd w:id="1"/>
      <w:bookmarkEnd w:id="3"/>
      <w:bookmarkEnd w:id="5"/>
      <w:r>
        <w:t>Data Cleaning</w:t>
      </w:r>
      <w:bookmarkEnd w:id="6"/>
      <w:r>
        <w:t xml:space="preserve"> </w:t>
      </w:r>
    </w:p>
    <w:p w14:paraId="25352928" w14:textId="16FE891B" w:rsidR="00B902F1" w:rsidRDefault="00352249">
      <w:pPr>
        <w:pStyle w:val="FirstParagraph"/>
      </w:pPr>
      <w:r>
        <w:t xml:space="preserve">Data cleaning, also called data cleansing or scrubbing, deals with detecting and removing errors and inconsistencies from data </w:t>
      </w:r>
      <w:r w:rsidR="005819AD">
        <w:t>to</w:t>
      </w:r>
      <w:r>
        <w:t xml:space="preserve"> improve the quality of data</w:t>
      </w:r>
      <w:r w:rsidR="005819AD">
        <w:fldChar w:fldCharType="begin"/>
      </w:r>
      <w:r w:rsidR="005819AD">
        <w:instrText xml:space="preserve"> ADDIN EN.CITE &lt;EndNote&gt;&lt;Cite&gt;&lt;Author&gt;Chai&lt;/Author&gt;&lt;Year&gt;2020&lt;/Year&gt;&lt;RecNum&gt;5&lt;/RecNum&gt;&lt;DisplayText&gt;(Chai 2020)&lt;/DisplayText&gt;&lt;record&gt;&lt;rec-number&gt;5&lt;/rec-number&gt;&lt;foreign-keys&gt;&lt;key app="EN" db-id="t09pa0wwgxsxther02npe9vr2sssxf5vx2dv" timestamp="1653921510"&gt;5&lt;/key&gt;&lt;/foreign-keys&gt;&lt;ref-type name="Journal Article"&gt;17&lt;/ref-type&gt;&lt;contributors&gt;&lt;authors&gt;&lt;author&gt;Chai, Christine P&lt;/author&gt;&lt;/authors&gt;&lt;/contributors&gt;&lt;titles&gt;&lt;title&gt;The importance of data cleaning: Three visualization examples&lt;/title&gt;&lt;secondary-title&gt;Chance&lt;/secondary-title&gt;&lt;/titles&gt;&lt;periodical&gt;&lt;full-title&gt;Chance&lt;/full-title&gt;&lt;/periodical&gt;&lt;pages&gt;4-9&lt;/pages&gt;&lt;volume&gt;33&lt;/volume&gt;&lt;number&gt;1&lt;/number&gt;&lt;dates&gt;&lt;year&gt;2020&lt;/year&gt;&lt;/dates&gt;&lt;isbn&gt;0933-2480&lt;/isbn&gt;&lt;urls&gt;&lt;/urls&gt;&lt;/record&gt;&lt;/Cite&gt;&lt;/EndNote&gt;</w:instrText>
      </w:r>
      <w:r w:rsidR="005819AD">
        <w:fldChar w:fldCharType="separate"/>
      </w:r>
      <w:r w:rsidR="005819AD">
        <w:rPr>
          <w:noProof/>
        </w:rPr>
        <w:t>(Chai 2020)</w:t>
      </w:r>
      <w:r w:rsidR="005819AD">
        <w:fldChar w:fldCharType="end"/>
      </w:r>
      <w:r>
        <w:t>.  This should be the first data analyst should begin with. Without acknowledging errors in data makes the analysis vulnerable and susceptible to fail</w:t>
      </w:r>
      <w:r w:rsidR="00D8355F">
        <w:t>ure</w:t>
      </w:r>
      <w:r>
        <w:t>.</w:t>
      </w:r>
    </w:p>
    <w:p w14:paraId="0378BCB3" w14:textId="5E12DCB2" w:rsidR="00B902F1" w:rsidRDefault="00352249">
      <w:pPr>
        <w:pStyle w:val="BodyText"/>
      </w:pPr>
      <w:r>
        <w:t>Detecting and repairing dirty data is one of the perennial challenges in data analytics, and failure to do so can result in inaccurate analytics and unreliable decisions</w:t>
      </w:r>
      <w:r w:rsidR="00533F81">
        <w:fldChar w:fldCharType="begin"/>
      </w:r>
      <w:r w:rsidR="00533F81">
        <w:instrText xml:space="preserve"> ADDIN EN.CITE &lt;EndNote&gt;&lt;Cite&gt;&lt;Author&gt;Natarajan&lt;/Author&gt;&lt;Year&gt;2010&lt;/Year&gt;&lt;RecNum&gt;7&lt;/RecNum&gt;&lt;DisplayText&gt;(Natarajan, Li et al. 2010)&lt;/DisplayText&gt;&lt;record&gt;&lt;rec-number&gt;7&lt;/rec-number&gt;&lt;foreign-keys&gt;&lt;key app="EN" db-id="t09pa0wwgxsxther02npe9vr2sssxf5vx2dv" timestamp="1653921532"&gt;7&lt;/key&gt;&lt;/foreign-keys&gt;&lt;ref-type name="Book Section"&gt;5&lt;/ref-type&gt;&lt;contributors&gt;&lt;authors&gt;&lt;author&gt;Natarajan, Kalaivany&lt;/author&gt;&lt;author&gt;Li, Jiuyong&lt;/author&gt;&lt;author&gt;Koronios, Andy&lt;/author&gt;&lt;/authors&gt;&lt;/contributors&gt;&lt;titles&gt;&lt;title&gt;Data mining techniques for data cleaning&lt;/title&gt;&lt;secondary-title&gt;Engineering Asset Lifecycle Management&lt;/secondary-title&gt;&lt;/titles&gt;&lt;pages&gt;796-804&lt;/pages&gt;&lt;dates&gt;&lt;year&gt;2010&lt;/year&gt;&lt;/dates&gt;&lt;publisher&gt;Springer&lt;/publisher&gt;&lt;urls&gt;&lt;/urls&gt;&lt;/record&gt;&lt;/Cite&gt;&lt;/EndNote&gt;</w:instrText>
      </w:r>
      <w:r w:rsidR="00533F81">
        <w:fldChar w:fldCharType="separate"/>
      </w:r>
      <w:r w:rsidR="00533F81">
        <w:rPr>
          <w:noProof/>
        </w:rPr>
        <w:t>(Natarajan, Li et al. 2010)</w:t>
      </w:r>
      <w:r w:rsidR="00533F81">
        <w:fldChar w:fldCharType="end"/>
      </w:r>
      <w:r>
        <w:t xml:space="preserve">. </w:t>
      </w:r>
      <w:r w:rsidR="00533F81">
        <w:t xml:space="preserve"> </w:t>
      </w:r>
      <w:r>
        <w:t>Today’s business and services decision</w:t>
      </w:r>
      <w:r w:rsidR="00D8355F">
        <w:t>-</w:t>
      </w:r>
      <w:r>
        <w:t>making hugely depend on storing and obtaining data big amounts of data. These datasets can support and improve management decision</w:t>
      </w:r>
      <w:r w:rsidR="00D8355F">
        <w:t>s</w:t>
      </w:r>
      <w:r>
        <w:t xml:space="preserve"> as well as exponentially </w:t>
      </w:r>
      <w:proofErr w:type="spellStart"/>
      <w:r>
        <w:t>optimis</w:t>
      </w:r>
      <w:r w:rsidR="00D8355F">
        <w:t>e</w:t>
      </w:r>
      <w:proofErr w:type="spellEnd"/>
      <w:r>
        <w:t xml:space="preserve"> services.</w:t>
      </w:r>
    </w:p>
    <w:p w14:paraId="49EBD859" w14:textId="2064720E" w:rsidR="00B902F1" w:rsidRDefault="00352249">
      <w:pPr>
        <w:pStyle w:val="BodyText"/>
      </w:pPr>
      <w:r>
        <w:t>Notwithstanding th</w:t>
      </w:r>
      <w:r w:rsidR="00D8355F">
        <w:t>is</w:t>
      </w:r>
      <w:r>
        <w:t xml:space="preserve"> importance, the quality of data continues to be a greater concern for individuals, service providers, </w:t>
      </w:r>
      <w:r w:rsidR="00D8355F">
        <w:t xml:space="preserve">and </w:t>
      </w:r>
      <w:r>
        <w:t xml:space="preserve">private and government institutions. The quality of data can positively or negatively affect the decision and make analysis unrealistic. Thus, dirty or uncleaned data can lead to </w:t>
      </w:r>
      <w:r w:rsidR="00D8355F">
        <w:t xml:space="preserve">an </w:t>
      </w:r>
      <w:proofErr w:type="gramStart"/>
      <w:r>
        <w:t>inaccurate decision</w:t>
      </w:r>
      <w:r w:rsidR="00D8355F">
        <w:t>s</w:t>
      </w:r>
      <w:proofErr w:type="gramEnd"/>
      <w:r>
        <w:t xml:space="preserve">. To avoid this, we have a duty as data </w:t>
      </w:r>
      <w:r>
        <w:lastRenderedPageBreak/>
        <w:t xml:space="preserve">scientists to effectively detect </w:t>
      </w:r>
      <w:r w:rsidR="00D8355F">
        <w:t xml:space="preserve">the </w:t>
      </w:r>
      <w:r>
        <w:t>very error in our data and subsequently repair or correct those errors. Some of these errors are a result of data entry especially if those making the entry are untrained to carry out that task. Some common mistakes like typo error</w:t>
      </w:r>
      <w:r w:rsidR="00D8355F">
        <w:t>s</w:t>
      </w:r>
      <w:r>
        <w:t>, adding commas to figures, incorrect date format, duplicate entries and many can render a data uncleaned.</w:t>
      </w:r>
    </w:p>
    <w:p w14:paraId="77D7A672" w14:textId="0D4B3693" w:rsidR="00B902F1" w:rsidRDefault="00352249">
      <w:pPr>
        <w:pStyle w:val="BodyText"/>
      </w:pPr>
      <w:r>
        <w:t>Due to the forgone, there is the need to clean our data to have something more meaningful to make tangible inferences from it. The conversion of raw data into a form that will make i</w:t>
      </w:r>
      <w:r w:rsidR="00D8355F">
        <w:t>t</w:t>
      </w:r>
      <w:r>
        <w:t xml:space="preserve"> less difficult to understand and interpret. This can be achieved by rearranging, ordering, and manipulating data to provide more insightful information about our data.</w:t>
      </w:r>
    </w:p>
    <w:p w14:paraId="271954A2" w14:textId="77777777" w:rsidR="00B902F1" w:rsidRDefault="00352249">
      <w:pPr>
        <w:pStyle w:val="Heading2"/>
      </w:pPr>
      <w:bookmarkStart w:id="8" w:name="_Toc104931870"/>
      <w:bookmarkStart w:id="9" w:name="justification-for-data-cleaning"/>
      <w:r>
        <w:t>Justification for Data Cleaning:</w:t>
      </w:r>
      <w:bookmarkEnd w:id="8"/>
    </w:p>
    <w:p w14:paraId="11D09003" w14:textId="09700C84" w:rsidR="00B902F1" w:rsidRDefault="00352249">
      <w:pPr>
        <w:pStyle w:val="FirstParagraph"/>
      </w:pPr>
      <w:r>
        <w:t xml:space="preserve">We are cleaning our dataset to have cleaned and good data to derive a realistic analysis to obtain a result that can effectively support </w:t>
      </w:r>
      <w:r w:rsidR="00D8355F">
        <w:t xml:space="preserve">a </w:t>
      </w:r>
      <w:r>
        <w:t>decision. Generally, data cleaning reduces errors and improves data quality</w:t>
      </w:r>
      <w:r w:rsidR="00533F81">
        <w:fldChar w:fldCharType="begin"/>
      </w:r>
      <w:r w:rsidR="00533F81">
        <w:instrText xml:space="preserve"> ADDIN EN.CITE &lt;EndNote&gt;&lt;Cite&gt;&lt;Author&gt;Natarajan&lt;/Author&gt;&lt;Year&gt;2010&lt;/Year&gt;&lt;RecNum&gt;7&lt;/RecNum&gt;&lt;DisplayText&gt;(Natarajan, Li et al. 2010)&lt;/DisplayText&gt;&lt;record&gt;&lt;rec-number&gt;7&lt;/rec-number&gt;&lt;foreign-keys&gt;&lt;key app="EN" db-id="t09pa0wwgxsxther02npe9vr2sssxf5vx2dv" timestamp="1653921532"&gt;7&lt;/key&gt;&lt;/foreign-keys&gt;&lt;ref-type name="Book Section"&gt;5&lt;/ref-type&gt;&lt;contributors&gt;&lt;authors&gt;&lt;author&gt;Natarajan, Kalaivany&lt;/author&gt;&lt;author&gt;Li, Jiuyong&lt;/author&gt;&lt;author&gt;Koronios, Andy&lt;/author&gt;&lt;/authors&gt;&lt;/contributors&gt;&lt;titles&gt;&lt;title&gt;Data mining techniques for data cleaning&lt;/title&gt;&lt;secondary-title&gt;Engineering Asset Lifecycle Management&lt;/secondary-title&gt;&lt;/titles&gt;&lt;pages&gt;796-804&lt;/pages&gt;&lt;dates&gt;&lt;year&gt;2010&lt;/year&gt;&lt;/dates&gt;&lt;publisher&gt;Springer&lt;/publisher&gt;&lt;urls&gt;&lt;/urls&gt;&lt;/record&gt;&lt;/Cite&gt;&lt;/EndNote&gt;</w:instrText>
      </w:r>
      <w:r w:rsidR="00533F81">
        <w:fldChar w:fldCharType="separate"/>
      </w:r>
      <w:r w:rsidR="00533F81">
        <w:rPr>
          <w:noProof/>
        </w:rPr>
        <w:t>(Natarajan, Li et al. 2010)</w:t>
      </w:r>
      <w:r w:rsidR="00533F81">
        <w:fldChar w:fldCharType="end"/>
      </w:r>
      <w:r>
        <w:t xml:space="preserve">. Some of the data cleaning techniques adopted in this project include removing </w:t>
      </w:r>
      <w:r w:rsidR="00D8355F">
        <w:t xml:space="preserve">an </w:t>
      </w:r>
      <w:r>
        <w:t>irrelevant entry, handling missing values, convert</w:t>
      </w:r>
      <w:r w:rsidR="00D8355F">
        <w:t>ing</w:t>
      </w:r>
      <w:r>
        <w:t xml:space="preserve"> data type, </w:t>
      </w:r>
      <w:proofErr w:type="spellStart"/>
      <w:r>
        <w:t>standardis</w:t>
      </w:r>
      <w:r w:rsidR="00D8355F">
        <w:t>ing</w:t>
      </w:r>
      <w:proofErr w:type="spellEnd"/>
      <w:r>
        <w:t xml:space="preserve"> </w:t>
      </w:r>
      <w:proofErr w:type="gramStart"/>
      <w:r>
        <w:t>capitali</w:t>
      </w:r>
      <w:r w:rsidR="00D8355F">
        <w:t>z</w:t>
      </w:r>
      <w:r>
        <w:t>ation</w:t>
      </w:r>
      <w:proofErr w:type="gramEnd"/>
      <w:r>
        <w:t xml:space="preserve"> and wording, renaming, clear formatting, </w:t>
      </w:r>
      <w:r w:rsidR="00D8355F">
        <w:t xml:space="preserve">and </w:t>
      </w:r>
      <w:r>
        <w:t>fixing error</w:t>
      </w:r>
      <w:r w:rsidR="00D8355F">
        <w:t>s</w:t>
      </w:r>
      <w:r>
        <w:t xml:space="preserve"> and duplication.</w:t>
      </w:r>
    </w:p>
    <w:p w14:paraId="09318FAC" w14:textId="2A9C00B8" w:rsidR="00B902F1" w:rsidRDefault="00352249">
      <w:pPr>
        <w:pStyle w:val="BodyText"/>
      </w:pPr>
      <w:r>
        <w:t xml:space="preserve">The justification for the integration and data cleaning is that the data is provided in parts, and it is desirable to implement the analysis every year or </w:t>
      </w:r>
      <w:r w:rsidR="00D8355F">
        <w:t>for</w:t>
      </w:r>
      <w:r>
        <w:t xml:space="preserve"> the entire period also it is necessary to clean the data from na values.</w:t>
      </w:r>
    </w:p>
    <w:p w14:paraId="4D615F06" w14:textId="3DD46E7B" w:rsidR="00B902F1" w:rsidRDefault="00352249">
      <w:pPr>
        <w:pStyle w:val="BodyText"/>
      </w:pPr>
      <w:r>
        <w:t xml:space="preserve">First, we </w:t>
      </w:r>
      <w:proofErr w:type="gramStart"/>
      <w:r>
        <w:t>have to</w:t>
      </w:r>
      <w:proofErr w:type="gramEnd"/>
      <w:r>
        <w:t xml:space="preserve"> have a look at the structure of our data to reshape it to a finished dataset that can be used for our various analysis </w:t>
      </w:r>
    </w:p>
    <w:p w14:paraId="2B874318" w14:textId="77777777" w:rsidR="00B902F1" w:rsidRDefault="00352249">
      <w:pPr>
        <w:pStyle w:val="Heading3"/>
      </w:pPr>
      <w:bookmarkStart w:id="10" w:name="_Toc104931871"/>
      <w:bookmarkStart w:id="11" w:name="data-structure-before-cleaning"/>
      <w:r>
        <w:t>Data Structure Before Cleaning</w:t>
      </w:r>
      <w:bookmarkEnd w:id="10"/>
    </w:p>
    <w:p w14:paraId="7F25C85B" w14:textId="17A097E3" w:rsidR="00B902F1" w:rsidRDefault="00352249">
      <w:pPr>
        <w:pStyle w:val="FirstParagraph"/>
      </w:pPr>
      <w:r>
        <w:t>The dataset before cleaning compose</w:t>
      </w:r>
      <w:r w:rsidR="00D8355F">
        <w:t>s</w:t>
      </w:r>
      <w:r>
        <w:t xml:space="preserve"> of characters and integers with characters being dominant. We can find 1806 observations of 54 variables in the </w:t>
      </w:r>
      <w:proofErr w:type="spellStart"/>
      <w:r>
        <w:t>All_Crimes</w:t>
      </w:r>
      <w:proofErr w:type="spellEnd"/>
      <w:r>
        <w:t xml:space="preserve"> data</w:t>
      </w:r>
      <w:r w:rsidR="00D8355F">
        <w:t xml:space="preserve"> </w:t>
      </w:r>
      <w:r>
        <w:t xml:space="preserve">frame. In addition, there are no missing values in the dataset. The missing values will be further investigated later. </w:t>
      </w:r>
    </w:p>
    <w:p w14:paraId="678446B0" w14:textId="77777777" w:rsidR="00B902F1" w:rsidRDefault="00352249">
      <w:pPr>
        <w:pStyle w:val="BodyText"/>
      </w:pPr>
      <w:r>
        <w:t xml:space="preserve">We will now have to know the type of data we have uploaded. </w:t>
      </w:r>
    </w:p>
    <w:p w14:paraId="5898C30D" w14:textId="77777777" w:rsidR="00B902F1" w:rsidRDefault="00352249">
      <w:pPr>
        <w:pStyle w:val="Heading3"/>
      </w:pPr>
      <w:bookmarkStart w:id="12" w:name="_Toc104931872"/>
      <w:bookmarkStart w:id="13" w:name="techniques-for-cleaning"/>
      <w:bookmarkEnd w:id="11"/>
      <w:r>
        <w:t>Techniques for Cleaning</w:t>
      </w:r>
      <w:bookmarkEnd w:id="12"/>
    </w:p>
    <w:p w14:paraId="777F9FE3" w14:textId="61DF4EEA" w:rsidR="00B902F1" w:rsidRDefault="00352249">
      <w:pPr>
        <w:pStyle w:val="FirstParagraph"/>
      </w:pPr>
      <w:r>
        <w:t xml:space="preserve">Real Data are never perfect because errors are inevitable and may occur </w:t>
      </w:r>
      <w:r w:rsidR="00D8355F">
        <w:t xml:space="preserve">creatively and unexpectedly </w:t>
      </w:r>
      <w:r w:rsidR="00533F81">
        <w:fldChar w:fldCharType="begin"/>
      </w:r>
      <w:r w:rsidR="00533F81">
        <w:instrText xml:space="preserve"> ADDIN EN.CITE &lt;EndNote&gt;&lt;Cite&gt;&lt;Author&gt;Natarajan&lt;/Author&gt;&lt;Year&gt;2010&lt;/Year&gt;&lt;RecNum&gt;7&lt;/RecNum&gt;&lt;DisplayText&gt;(Natarajan, Li et al. 2010)&lt;/DisplayText&gt;&lt;record&gt;&lt;rec-number&gt;7&lt;/rec-number&gt;&lt;foreign-keys&gt;&lt;key app="EN" db-id="t09pa0wwgxsxther02npe9vr2sssxf5vx2dv" timestamp="1653921532"&gt;7&lt;/key&gt;&lt;/foreign-keys&gt;&lt;ref-type name="Book Section"&gt;5&lt;/ref-type&gt;&lt;contributors&gt;&lt;authors&gt;&lt;author&gt;Natarajan, Kalaivany&lt;/author&gt;&lt;author&gt;Li, Jiuyong&lt;/author&gt;&lt;author&gt;Koronios, Andy&lt;/author&gt;&lt;/authors&gt;&lt;/contributors&gt;&lt;titles&gt;&lt;title&gt;Data mining techniques for data cleaning&lt;/title&gt;&lt;secondary-title&gt;Engineering Asset Lifecycle Management&lt;/secondary-title&gt;&lt;/titles&gt;&lt;pages&gt;796-804&lt;/pages&gt;&lt;dates&gt;&lt;year&gt;2010&lt;/year&gt;&lt;/dates&gt;&lt;publisher&gt;Springer&lt;/publisher&gt;&lt;urls&gt;&lt;/urls&gt;&lt;/record&gt;&lt;/Cite&gt;&lt;/EndNote&gt;</w:instrText>
      </w:r>
      <w:r w:rsidR="00533F81">
        <w:fldChar w:fldCharType="separate"/>
      </w:r>
      <w:r w:rsidR="00533F81">
        <w:rPr>
          <w:noProof/>
        </w:rPr>
        <w:t>(Natarajan, Li et al. 2010)</w:t>
      </w:r>
      <w:r w:rsidR="00533F81">
        <w:fldChar w:fldCharType="end"/>
      </w:r>
      <w:r>
        <w:t>.</w:t>
      </w:r>
      <w:r w:rsidR="00533F81">
        <w:t xml:space="preserve"> </w:t>
      </w:r>
      <w:r>
        <w:t xml:space="preserve"> </w:t>
      </w:r>
      <w:proofErr w:type="gramStart"/>
      <w:r>
        <w:t>So</w:t>
      </w:r>
      <w:proofErr w:type="gramEnd"/>
      <w:r>
        <w:t xml:space="preserve"> we have to painstakingly fi</w:t>
      </w:r>
      <w:r w:rsidR="00D8355F">
        <w:t>r</w:t>
      </w:r>
      <w:r>
        <w:t xml:space="preserve">st pinpoint issues in the data rendering it bad. The techniques for cleaning our data include the following: </w:t>
      </w:r>
    </w:p>
    <w:p w14:paraId="7625C351" w14:textId="29A653C3" w:rsidR="00B902F1" w:rsidRDefault="00352249">
      <w:pPr>
        <w:pStyle w:val="Heading4"/>
      </w:pPr>
      <w:bookmarkStart w:id="14" w:name="_Toc104931873"/>
      <w:bookmarkStart w:id="15" w:name="removing-of-irrelevant-entry"/>
      <w:r>
        <w:t>1. removing irrelevant entr</w:t>
      </w:r>
      <w:r w:rsidR="00D8355F">
        <w:t>ies</w:t>
      </w:r>
      <w:r>
        <w:t>:</w:t>
      </w:r>
      <w:bookmarkEnd w:id="14"/>
      <w:r>
        <w:t xml:space="preserve"> </w:t>
      </w:r>
    </w:p>
    <w:p w14:paraId="21C3045F" w14:textId="66E29E4C" w:rsidR="00B902F1" w:rsidRDefault="00352249">
      <w:pPr>
        <w:pStyle w:val="FirstParagraph"/>
      </w:pPr>
      <w:r>
        <w:t xml:space="preserve">Entries that are not important to our analysis will only make it slow and might even confuse the analysis we want to do. Ensuring only what is relevant and necessary before we begin our analysis is key to success. In our dataset, we could see that there are percentage columns </w:t>
      </w:r>
      <w:r w:rsidR="00D8355F">
        <w:t>that</w:t>
      </w:r>
      <w:r>
        <w:t xml:space="preserve"> are not needed in the analysis we want to do. But we decided to deal with the percentage symbol first leaving the number. This was done to prove the way </w:t>
      </w:r>
      <w:r>
        <w:lastRenderedPageBreak/>
        <w:t>only the symbol is cleaned if we had wanted to use that column. Also, in our dataset, there are dashes (-), comma</w:t>
      </w:r>
      <w:r w:rsidR="00D8355F">
        <w:t>s</w:t>
      </w:r>
      <w:r>
        <w:t xml:space="preserve"> (,)</w:t>
      </w:r>
      <w:r w:rsidR="00D8355F">
        <w:t>,</w:t>
      </w:r>
      <w:r>
        <w:t xml:space="preserve"> and empty spaces that if not removed, can cause errors.</w:t>
      </w:r>
      <w:r w:rsidR="00D8355F">
        <w:t xml:space="preserve"> </w:t>
      </w:r>
      <w:r>
        <w:t xml:space="preserve">The empty spaces are replied </w:t>
      </w:r>
      <w:r w:rsidR="00D8355F">
        <w:t xml:space="preserve">to </w:t>
      </w:r>
      <w:r>
        <w:t>with zero (0).</w:t>
      </w:r>
    </w:p>
    <w:p w14:paraId="518B736C" w14:textId="77777777" w:rsidR="00B902F1" w:rsidRDefault="00352249">
      <w:pPr>
        <w:pStyle w:val="Heading4"/>
      </w:pPr>
      <w:bookmarkStart w:id="16" w:name="_Toc104931874"/>
      <w:bookmarkStart w:id="17" w:name="rename-county"/>
      <w:bookmarkEnd w:id="15"/>
      <w:r>
        <w:t>2. Rename County:</w:t>
      </w:r>
      <w:bookmarkEnd w:id="16"/>
      <w:r>
        <w:t xml:space="preserve"> </w:t>
      </w:r>
    </w:p>
    <w:p w14:paraId="6DD7D7F0" w14:textId="77777777" w:rsidR="00B902F1" w:rsidRDefault="00352249">
      <w:pPr>
        <w:pStyle w:val="FirstParagraph"/>
      </w:pPr>
      <w:r>
        <w:t>The county column was initially named “X” and needed to be renamed.</w:t>
      </w:r>
    </w:p>
    <w:p w14:paraId="0C840D00" w14:textId="77777777" w:rsidR="00B902F1" w:rsidRDefault="00352249">
      <w:pPr>
        <w:pStyle w:val="Heading4"/>
      </w:pPr>
      <w:bookmarkStart w:id="18" w:name="_Toc104931875"/>
      <w:bookmarkStart w:id="19" w:name="converting-data-type"/>
      <w:bookmarkEnd w:id="17"/>
      <w:r>
        <w:t>Converting Data Type:</w:t>
      </w:r>
      <w:bookmarkEnd w:id="18"/>
      <w:r>
        <w:t xml:space="preserve"> </w:t>
      </w:r>
    </w:p>
    <w:p w14:paraId="40F36163" w14:textId="012712FB" w:rsidR="00B902F1" w:rsidRDefault="00352249">
      <w:pPr>
        <w:pStyle w:val="FirstParagraph"/>
      </w:pPr>
      <w:r>
        <w:t xml:space="preserve">All variables were read by R as characters. We needed to change from range two to 51 (2:51) from characters to numbers so that R can read them as numbers instead of characters. This </w:t>
      </w:r>
      <w:r w:rsidR="00D8355F">
        <w:t xml:space="preserve">is </w:t>
      </w:r>
      <w:r>
        <w:t xml:space="preserve">because R initially imputed the numbers as texts. However, to be able to process them, they need to </w:t>
      </w:r>
      <w:r w:rsidR="00D8355F">
        <w:t xml:space="preserve">be </w:t>
      </w:r>
      <w:r>
        <w:t>changed to numerals.  Our analysis algorithms will not compute any mathematical input bec</w:t>
      </w:r>
      <w:r w:rsidR="00D8355F">
        <w:t>au</w:t>
      </w:r>
      <w:r>
        <w:t>se they are classed as str</w:t>
      </w:r>
      <w:r w:rsidR="00D8355F">
        <w:t>o</w:t>
      </w:r>
      <w:r>
        <w:t>ng character</w:t>
      </w:r>
      <w:r w:rsidR="00D8355F">
        <w:t>s</w:t>
      </w:r>
      <w:r>
        <w:t xml:space="preserve"> as they appear in texts. Same as the dates as they </w:t>
      </w:r>
      <w:r w:rsidR="00D8355F">
        <w:t xml:space="preserve">are </w:t>
      </w:r>
      <w:r>
        <w:t xml:space="preserve">stored as texts. Hence, we also convert them to numerical. </w:t>
      </w:r>
    </w:p>
    <w:p w14:paraId="53EBE922" w14:textId="77777777" w:rsidR="00B902F1" w:rsidRDefault="00352249">
      <w:pPr>
        <w:pStyle w:val="Heading4"/>
      </w:pPr>
      <w:bookmarkStart w:id="20" w:name="_Toc104931876"/>
      <w:bookmarkStart w:id="21" w:name="removing-percentage-columns"/>
      <w:bookmarkEnd w:id="19"/>
      <w:r>
        <w:t>Removing Percentage columns:</w:t>
      </w:r>
      <w:bookmarkEnd w:id="20"/>
      <w:r>
        <w:t xml:space="preserve"> </w:t>
      </w:r>
    </w:p>
    <w:p w14:paraId="1C5B92D9" w14:textId="77777777" w:rsidR="00B902F1" w:rsidRDefault="00352249">
      <w:pPr>
        <w:pStyle w:val="FirstParagraph"/>
      </w:pPr>
      <w:r>
        <w:t>Since our analysis will not be based on percentages, we decided to remove them from the dataset.</w:t>
      </w:r>
    </w:p>
    <w:p w14:paraId="001D4BFA" w14:textId="77777777" w:rsidR="00B902F1" w:rsidRDefault="00352249">
      <w:pPr>
        <w:pStyle w:val="Heading4"/>
      </w:pPr>
      <w:bookmarkStart w:id="22" w:name="_Toc104931877"/>
      <w:bookmarkStart w:id="23" w:name="rename-columns-with-longer-names"/>
      <w:bookmarkEnd w:id="21"/>
      <w:r>
        <w:t>Rename Columns with longer names:</w:t>
      </w:r>
      <w:bookmarkEnd w:id="22"/>
      <w:r>
        <w:t xml:space="preserve"> </w:t>
      </w:r>
    </w:p>
    <w:p w14:paraId="7EF871AF" w14:textId="530FD2B7" w:rsidR="00B902F1" w:rsidRDefault="00352249">
      <w:pPr>
        <w:pStyle w:val="FirstParagraph"/>
      </w:pPr>
      <w:r>
        <w:t>We could observe that the column names of our data frame were very long and could be difficult to call in code. For this reason, they are renamed for a shorter name so they can be called easily.</w:t>
      </w:r>
    </w:p>
    <w:p w14:paraId="1C2E4BCD" w14:textId="7C5BEDD3" w:rsidR="00B902F1" w:rsidRDefault="00352249">
      <w:pPr>
        <w:pStyle w:val="Heading4"/>
      </w:pPr>
      <w:bookmarkStart w:id="24" w:name="_Toc104931878"/>
      <w:bookmarkStart w:id="25" w:name="standardise-capitalisation-and-wording"/>
      <w:bookmarkEnd w:id="23"/>
      <w:r>
        <w:t>Standardi</w:t>
      </w:r>
      <w:r w:rsidR="00D8355F">
        <w:t>z</w:t>
      </w:r>
      <w:r>
        <w:t>e capitali</w:t>
      </w:r>
      <w:r w:rsidR="00D8355F">
        <w:t>z</w:t>
      </w:r>
      <w:r>
        <w:t>ation and wording:</w:t>
      </w:r>
      <w:bookmarkEnd w:id="24"/>
      <w:r>
        <w:t xml:space="preserve"> </w:t>
      </w:r>
    </w:p>
    <w:p w14:paraId="2FFA16B2" w14:textId="6A807308" w:rsidR="00665F29" w:rsidRDefault="00352249">
      <w:pPr>
        <w:pStyle w:val="FirstParagraph"/>
      </w:pPr>
      <w:r>
        <w:t xml:space="preserve">Within this dataset, we </w:t>
      </w:r>
      <w:proofErr w:type="gramStart"/>
      <w:r>
        <w:t>have to</w:t>
      </w:r>
      <w:proofErr w:type="gramEnd"/>
      <w:r>
        <w:t xml:space="preserve"> ensure that the texts are congruent </w:t>
      </w:r>
      <w:r w:rsidR="00D8355F">
        <w:t>with</w:t>
      </w:r>
      <w:r>
        <w:t xml:space="preserve"> each other. Any mixture or consistencies of wording and capitalisation can easily cause errors in categories.</w:t>
      </w:r>
      <w:r w:rsidR="00D8355F">
        <w:t xml:space="preserve"> </w:t>
      </w:r>
      <w:r>
        <w:t xml:space="preserve">Due to this, all dates and months were given capital letters in their initials.   This will avoid any issues when we need to translate before processing as </w:t>
      </w:r>
      <w:proofErr w:type="spellStart"/>
      <w:r>
        <w:t>capit</w:t>
      </w:r>
      <w:r w:rsidR="00D8355F">
        <w:t>a</w:t>
      </w:r>
      <w:r>
        <w:t>lisation</w:t>
      </w:r>
      <w:proofErr w:type="spellEnd"/>
      <w:r>
        <w:t xml:space="preserve"> can cause R to misinterpret. </w:t>
      </w:r>
    </w:p>
    <w:p w14:paraId="371EB7B0" w14:textId="4717A930" w:rsidR="00B902F1" w:rsidRDefault="00352249">
      <w:pPr>
        <w:pStyle w:val="FirstParagraph"/>
      </w:pPr>
      <w:r>
        <w:t xml:space="preserve"> </w:t>
      </w:r>
      <w:r w:rsidRPr="00665F29">
        <w:rPr>
          <w:b/>
          <w:bCs/>
        </w:rPr>
        <w:t>Remove National from the county row</w:t>
      </w:r>
      <w:r>
        <w:t>. The national column sums all the crim</w:t>
      </w:r>
      <w:r w:rsidR="00D8355F">
        <w:t>inal</w:t>
      </w:r>
      <w:r>
        <w:t xml:space="preserve"> cases for each case which we chose not to include in our analysis, hence, removed it from the data frame.</w:t>
      </w:r>
    </w:p>
    <w:p w14:paraId="3079A7F7" w14:textId="77777777" w:rsidR="00B902F1" w:rsidRDefault="00352249">
      <w:pPr>
        <w:pStyle w:val="Heading1"/>
      </w:pPr>
      <w:bookmarkStart w:id="26" w:name="_Toc104931879"/>
      <w:bookmarkStart w:id="27" w:name="descriptive-analysis"/>
      <w:bookmarkEnd w:id="7"/>
      <w:bookmarkEnd w:id="9"/>
      <w:bookmarkEnd w:id="13"/>
      <w:bookmarkEnd w:id="25"/>
      <w:r>
        <w:t>Descriptive Analysis</w:t>
      </w:r>
      <w:bookmarkEnd w:id="26"/>
      <w:r>
        <w:t xml:space="preserve"> </w:t>
      </w:r>
    </w:p>
    <w:p w14:paraId="462D7E14" w14:textId="49409DA6" w:rsidR="00B902F1" w:rsidRDefault="00352249">
      <w:pPr>
        <w:pStyle w:val="FirstParagraph"/>
      </w:pPr>
      <w:r>
        <w:rPr>
          <w:i/>
          <w:iCs/>
        </w:rPr>
        <w:t>Descriptive Analysis</w:t>
      </w:r>
      <w:r>
        <w:t xml:space="preserve"> is a way to show, describe and summarise data in a more constructive way so that the patterns that emerge will compl</w:t>
      </w:r>
      <w:r w:rsidR="00D8355F">
        <w:t>e</w:t>
      </w:r>
      <w:r>
        <w:t>ment every condition of the data</w:t>
      </w:r>
      <w:r w:rsidR="000D7D7A">
        <w:fldChar w:fldCharType="begin"/>
      </w:r>
      <w:r w:rsidR="000D7D7A">
        <w:instrText xml:space="preserve"> ADDIN EN.CITE &lt;EndNote&gt;&lt;Cite&gt;&lt;Author&gt;Abt&lt;/Author&gt;&lt;Year&gt;1987&lt;/Year&gt;&lt;RecNum&gt;2&lt;/RecNum&gt;&lt;DisplayText&gt;(Abt 1987)&lt;/DisplayText&gt;&lt;record&gt;&lt;rec-number&gt;2&lt;/rec-number&gt;&lt;foreign-keys&gt;&lt;key app="EN" db-id="t09pa0wwgxsxther02npe9vr2sssxf5vx2dv" timestamp="1653921478"&gt;2&lt;/key&gt;&lt;/foreign-keys&gt;&lt;ref-type name="Journal Article"&gt;17&lt;/ref-type&gt;&lt;contributors&gt;&lt;authors&gt;&lt;author&gt;Abt, K&lt;/author&gt;&lt;/authors&gt;&lt;/contributors&gt;&lt;titles&gt;&lt;title&gt;Descriptive data analysis: a concept between confirmatory and exploratory data analysis&lt;/title&gt;&lt;secondary-title&gt;Methods of information in medicine&lt;/secondary-title&gt;&lt;/titles&gt;&lt;periodical&gt;&lt;full-title&gt;Methods of information in medicine&lt;/full-title&gt;&lt;/periodical&gt;&lt;pages&gt;77-88&lt;/pages&gt;&lt;volume&gt;26&lt;/volume&gt;&lt;number&gt;02&lt;/number&gt;&lt;dates&gt;&lt;year&gt;1987&lt;/year&gt;&lt;/dates&gt;&lt;isbn&gt;0026-1270&lt;/isbn&gt;&lt;urls&gt;&lt;/urls&gt;&lt;/record&gt;&lt;/Cite&gt;&lt;/EndNote&gt;</w:instrText>
      </w:r>
      <w:r w:rsidR="000D7D7A">
        <w:fldChar w:fldCharType="separate"/>
      </w:r>
      <w:r w:rsidR="000D7D7A">
        <w:rPr>
          <w:noProof/>
        </w:rPr>
        <w:t>(Abt 1987)</w:t>
      </w:r>
      <w:r w:rsidR="000D7D7A">
        <w:fldChar w:fldCharType="end"/>
      </w:r>
      <w:r>
        <w:t xml:space="preserve">. </w:t>
      </w:r>
    </w:p>
    <w:p w14:paraId="5A4AACD1" w14:textId="3F5FE184" w:rsidR="00B902F1" w:rsidRDefault="00352249">
      <w:pPr>
        <w:pStyle w:val="BodyText"/>
      </w:pPr>
      <w:r>
        <w:t xml:space="preserve">All over the world, </w:t>
      </w:r>
      <w:r>
        <w:rPr>
          <w:i/>
          <w:iCs/>
        </w:rPr>
        <w:t>big data and data science</w:t>
      </w:r>
      <w:r>
        <w:t xml:space="preserve"> have been in </w:t>
      </w:r>
      <w:r>
        <w:rPr>
          <w:i/>
          <w:iCs/>
        </w:rPr>
        <w:t>ascendancy</w:t>
      </w:r>
      <w:r>
        <w:t>. They help support organi</w:t>
      </w:r>
      <w:r w:rsidR="00D8355F">
        <w:t>z</w:t>
      </w:r>
      <w:r>
        <w:t>ations and cooperate to maximi</w:t>
      </w:r>
      <w:r w:rsidR="00D8355F">
        <w:t>z</w:t>
      </w:r>
      <w:r>
        <w:t xml:space="preserve">e profits and services. However, to get the most out </w:t>
      </w:r>
      <w:r>
        <w:lastRenderedPageBreak/>
        <w:t xml:space="preserve">of every </w:t>
      </w:r>
      <w:r w:rsidR="00D8355F">
        <w:t xml:space="preserve">piece of </w:t>
      </w:r>
      <w:r>
        <w:t xml:space="preserve">data, there </w:t>
      </w:r>
      <w:proofErr w:type="gramStart"/>
      <w:r>
        <w:t>has to</w:t>
      </w:r>
      <w:proofErr w:type="gramEnd"/>
      <w:r>
        <w:t xml:space="preserve"> be extensive research into it as this makes the data to be processed and studied with </w:t>
      </w:r>
      <w:r w:rsidR="00D8355F">
        <w:t xml:space="preserve">a </w:t>
      </w:r>
      <w:r>
        <w:t xml:space="preserve">higher level of scrutiny. </w:t>
      </w:r>
    </w:p>
    <w:p w14:paraId="7DD4A8CF" w14:textId="5BE57A42" w:rsidR="00B902F1" w:rsidRDefault="00352249">
      <w:pPr>
        <w:pStyle w:val="BodyText"/>
      </w:pPr>
      <w:r>
        <w:t>The data should be analy</w:t>
      </w:r>
      <w:r w:rsidR="00D8355F">
        <w:t>z</w:t>
      </w:r>
      <w:r>
        <w:t>ed to produce an in</w:t>
      </w:r>
      <w:r w:rsidR="00D8355F">
        <w:t>-</w:t>
      </w:r>
      <w:r>
        <w:t xml:space="preserve">depth insight and influential trends which allows those that follow to be made to gain public approval. Descriptive Data Analysis is one of the most relevant procedures when making </w:t>
      </w:r>
      <w:r w:rsidR="00D8355F">
        <w:t xml:space="preserve">a </w:t>
      </w:r>
      <w:r>
        <w:t>statistical analysis of our dataset. It assi</w:t>
      </w:r>
      <w:r w:rsidR="00D8355F">
        <w:t>s</w:t>
      </w:r>
      <w:r>
        <w:t xml:space="preserve">ts us with a conclusion of the distribution of our dataset. Also, it enables us to detect outliers and helps us to identify similarities within our variables that will put us in a position for making further statistical analysis. </w:t>
      </w:r>
    </w:p>
    <w:p w14:paraId="625D1A10" w14:textId="5CD15957" w:rsidR="00B902F1" w:rsidRDefault="00D8355F">
      <w:pPr>
        <w:pStyle w:val="BodyText"/>
      </w:pPr>
      <w:r>
        <w:t>In</w:t>
      </w:r>
      <w:r w:rsidR="00352249">
        <w:t xml:space="preserve"> this section, we will further break our descriptive analysis in</w:t>
      </w:r>
      <w:r>
        <w:t>to</w:t>
      </w:r>
      <w:r w:rsidR="00352249">
        <w:t xml:space="preserve"> two parts. That is the Basic Data Exploratory Analysis and Advanced Exploratory analysis.</w:t>
      </w:r>
    </w:p>
    <w:p w14:paraId="28BDC43C" w14:textId="665D343F" w:rsidR="00B902F1" w:rsidRDefault="00352249">
      <w:pPr>
        <w:pStyle w:val="Heading2"/>
      </w:pPr>
      <w:bookmarkStart w:id="28" w:name="_Toc104931880"/>
      <w:bookmarkStart w:id="29" w:name="basic-exploaratory-data-analysis"/>
      <w:r>
        <w:t>Basic Exploratory Data Analysis</w:t>
      </w:r>
      <w:bookmarkEnd w:id="28"/>
    </w:p>
    <w:p w14:paraId="131E0545" w14:textId="1ACFD11B" w:rsidR="00B902F1" w:rsidRDefault="00352249">
      <w:pPr>
        <w:pStyle w:val="FirstParagraph"/>
      </w:pPr>
      <w:r>
        <w:t xml:space="preserve">Exploratory Data Analysis (EDA) is usually intended to generate hypotheses and not to lead to conclusions based on the results of the study </w:t>
      </w:r>
      <w:r w:rsidR="005F2CB2">
        <w:fldChar w:fldCharType="begin"/>
      </w:r>
      <w:r w:rsidR="00D8355F">
        <w:instrText xml:space="preserve"> ADDIN EN.CITE &lt;EndNote&gt;&lt;Cite&gt;&lt;Author&gt;Shinde&lt;/Author&gt;&lt;Year&gt;2022&lt;/Year&gt;&lt;RecNum&gt;3&lt;/RecNum&gt;&lt;DisplayText&gt;(Shinde, Majumder et al. 2022)&lt;/DisplayText&gt;&lt;record&gt;&lt;rec-number&gt;3&lt;/rec-number&gt;&lt;foreign-keys&gt;&lt;key app="EN" db-id="t09pa0wwgxsxther02npe9vr2sssxf5vx2dv" timestamp="1653921493"&gt;3&lt;/key&gt;&lt;/foreign-keys&gt;&lt;ref-type name="Book Section"&gt;5&lt;/ref-type&gt;&lt;contributors&gt;&lt;authors&gt;&lt;author&gt;Shinde, Gitanjali Rahul&lt;/author&gt;&lt;author&gt;Majumder, Soumi&lt;/author&gt;&lt;author&gt;Bhapkar, Haribhau R&lt;/author&gt;&lt;author&gt;Mahalle, Parikshit N&lt;/author&gt;&lt;/authors&gt;&lt;/contributors&gt;&lt;titles&gt;&lt;title&gt;Exploratory Data Analysis&lt;/title&gt;&lt;secondary-title&gt;Quality of Work-Life During Pandemic&lt;/secondary-title&gt;&lt;/titles&gt;&lt;pages&gt;97-105&lt;/pages&gt;&lt;dates&gt;&lt;year&gt;2022&lt;/year&gt;&lt;/dates&gt;&lt;publisher&gt;Springer&lt;/publisher&gt;&lt;urls&gt;&lt;/urls&gt;&lt;/record&gt;&lt;/Cite&gt;&lt;/EndNote&gt;</w:instrText>
      </w:r>
      <w:r w:rsidR="005F2CB2">
        <w:fldChar w:fldCharType="separate"/>
      </w:r>
      <w:r w:rsidR="00D8355F">
        <w:rPr>
          <w:noProof/>
        </w:rPr>
        <w:t>(Shinde, Majumder et al. 2022)</w:t>
      </w:r>
      <w:r w:rsidR="005F2CB2">
        <w:fldChar w:fldCharType="end"/>
      </w:r>
      <w:r>
        <w:t>. This is done to know the dataset we will be working with. It is a good step even before data cleaning and after data cleaning before any data analysis is done.</w:t>
      </w:r>
    </w:p>
    <w:p w14:paraId="01BCE8E2" w14:textId="2547012D" w:rsidR="00B902F1" w:rsidRDefault="00352249">
      <w:pPr>
        <w:pStyle w:val="BodyText"/>
      </w:pPr>
      <w:r>
        <w:t>Data analysis is the process of extracting insights from data. Data is heterogeneous in all ways, and processing such data is a challenge. Before applying any machine learning model to any dataset, it is necessary to understand the problem, deal with the missing values and noise, visualize the dataset, and select the machine learning model to analyze the data</w:t>
      </w:r>
      <w:r w:rsidR="00D525F5">
        <w:fldChar w:fldCharType="begin"/>
      </w:r>
      <w:r w:rsidR="00D8355F">
        <w:instrText xml:space="preserve"> ADDIN EN.CITE &lt;EndNote&gt;&lt;Cite&gt;&lt;Author&gt;Shinde&lt;/Author&gt;&lt;Year&gt;2022&lt;/Year&gt;&lt;RecNum&gt;6&lt;/RecNum&gt;&lt;DisplayText&gt;(Shinde, Majumder et al. 2022)&lt;/DisplayText&gt;&lt;record&gt;&lt;rec-number&gt;6&lt;/rec-number&gt;&lt;foreign-keys&gt;&lt;key app="EN" db-id="t09pa0wwgxsxther02npe9vr2sssxf5vx2dv" timestamp="1653921518"&gt;6&lt;/key&gt;&lt;/foreign-keys&gt;&lt;ref-type name="Book Section"&gt;5&lt;/ref-type&gt;&lt;contributors&gt;&lt;authors&gt;&lt;author&gt;Shinde, Gitanjali Rahul&lt;/author&gt;&lt;author&gt;Majumder, Soumi&lt;/author&gt;&lt;author&gt;Bhapkar, Haribhau R&lt;/author&gt;&lt;author&gt;Mahalle, Parikshit N&lt;/author&gt;&lt;/authors&gt;&lt;/contributors&gt;&lt;titles&gt;&lt;title&gt;Exploratory Data Analysis&lt;/title&gt;&lt;secondary-title&gt;Quality of Work-Life During Pandemic&lt;/secondary-title&gt;&lt;/titles&gt;&lt;pages&gt;97-105&lt;/pages&gt;&lt;dates&gt;&lt;year&gt;2022&lt;/year&gt;&lt;/dates&gt;&lt;publisher&gt;Springer&lt;/publisher&gt;&lt;urls&gt;&lt;/urls&gt;&lt;/record&gt;&lt;/Cite&gt;&lt;/EndNote&gt;</w:instrText>
      </w:r>
      <w:r w:rsidR="00D525F5">
        <w:fldChar w:fldCharType="separate"/>
      </w:r>
      <w:r w:rsidR="00D8355F">
        <w:rPr>
          <w:noProof/>
        </w:rPr>
        <w:t>(Shinde, Majumder et al. 2022)</w:t>
      </w:r>
      <w:r w:rsidR="00D525F5">
        <w:fldChar w:fldCharType="end"/>
      </w:r>
      <w:r>
        <w:t>.</w:t>
      </w:r>
    </w:p>
    <w:p w14:paraId="473EDE26" w14:textId="77777777" w:rsidR="00B902F1" w:rsidRDefault="00352249">
      <w:pPr>
        <w:pStyle w:val="Heading3"/>
      </w:pPr>
      <w:bookmarkStart w:id="30" w:name="_Toc104931881"/>
      <w:bookmarkStart w:id="31" w:name="the-head-and-tail-of-our-dataset"/>
      <w:r>
        <w:t>The Head() and Tail() of our dataset</w:t>
      </w:r>
      <w:bookmarkEnd w:id="30"/>
      <w:r>
        <w:t xml:space="preserve"> </w:t>
      </w:r>
    </w:p>
    <w:p w14:paraId="51DD2C8D" w14:textId="77EA4204" w:rsidR="00B902F1" w:rsidRDefault="00352249">
      <w:pPr>
        <w:pStyle w:val="FirstParagraph"/>
      </w:pPr>
      <w:r>
        <w:t xml:space="preserve">Since it will be hard to digest a huge </w:t>
      </w:r>
      <w:r w:rsidR="005F2CB2">
        <w:t xml:space="preserve">number </w:t>
      </w:r>
      <w:r w:rsidR="00D525F5">
        <w:t>of rows</w:t>
      </w:r>
      <w:r>
        <w:t xml:space="preserve"> of our data which has twenty columns and thousands of rows, we will be looking at the first ten and last rows of our dataset. </w:t>
      </w:r>
    </w:p>
    <w:p w14:paraId="47257563" w14:textId="4D635A7B" w:rsidR="0074754F" w:rsidRPr="0074754F" w:rsidRDefault="0074754F" w:rsidP="0074754F">
      <w:pPr>
        <w:pStyle w:val="BodyText"/>
      </w:pPr>
      <w:r w:rsidRPr="0074754F">
        <w:rPr>
          <w:noProof/>
        </w:rPr>
        <w:drawing>
          <wp:inline distT="0" distB="0" distL="0" distR="0" wp14:anchorId="7792EC96" wp14:editId="5B780514">
            <wp:extent cx="6438900" cy="2209800"/>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8"/>
                    <a:stretch>
                      <a:fillRect/>
                    </a:stretch>
                  </pic:blipFill>
                  <pic:spPr>
                    <a:xfrm>
                      <a:off x="0" y="0"/>
                      <a:ext cx="6438900" cy="2209800"/>
                    </a:xfrm>
                    <a:prstGeom prst="rect">
                      <a:avLst/>
                    </a:prstGeom>
                  </pic:spPr>
                </pic:pic>
              </a:graphicData>
            </a:graphic>
          </wp:inline>
        </w:drawing>
      </w:r>
    </w:p>
    <w:p w14:paraId="2D02F869" w14:textId="277A22BB" w:rsidR="00B902F1" w:rsidRDefault="00352249">
      <w:pPr>
        <w:pStyle w:val="BodyText"/>
      </w:pPr>
      <w:r>
        <w:t xml:space="preserve">The above displays the first ten (10) rows present in the input </w:t>
      </w:r>
      <w:r w:rsidR="009A1A39">
        <w:t>data frame</w:t>
      </w:r>
      <w:r>
        <w:t>.</w:t>
      </w:r>
    </w:p>
    <w:p w14:paraId="0AF1269C" w14:textId="6062F6E7" w:rsidR="009A1A39" w:rsidRDefault="009A1A39">
      <w:pPr>
        <w:pStyle w:val="BodyText"/>
      </w:pPr>
    </w:p>
    <w:p w14:paraId="26CC9039" w14:textId="3A527ED2" w:rsidR="009A1A39" w:rsidRDefault="009A1A39">
      <w:pPr>
        <w:pStyle w:val="BodyText"/>
      </w:pPr>
      <w:r w:rsidRPr="009A1A39">
        <w:rPr>
          <w:noProof/>
        </w:rPr>
        <w:lastRenderedPageBreak/>
        <w:drawing>
          <wp:inline distT="0" distB="0" distL="0" distR="0" wp14:anchorId="09D80B65" wp14:editId="2AD08DBB">
            <wp:extent cx="5943600" cy="1787525"/>
            <wp:effectExtent l="0" t="0" r="0" b="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9"/>
                    <a:stretch>
                      <a:fillRect/>
                    </a:stretch>
                  </pic:blipFill>
                  <pic:spPr>
                    <a:xfrm>
                      <a:off x="0" y="0"/>
                      <a:ext cx="5943600" cy="1787525"/>
                    </a:xfrm>
                    <a:prstGeom prst="rect">
                      <a:avLst/>
                    </a:prstGeom>
                  </pic:spPr>
                </pic:pic>
              </a:graphicData>
            </a:graphic>
          </wp:inline>
        </w:drawing>
      </w:r>
    </w:p>
    <w:p w14:paraId="6600B028" w14:textId="0F9B2F72" w:rsidR="00B902F1" w:rsidRDefault="00352249">
      <w:pPr>
        <w:pStyle w:val="BodyText"/>
      </w:pPr>
      <w:r>
        <w:t>The above displays the last ten (10) rows present in the input data</w:t>
      </w:r>
      <w:r w:rsidR="00D8355F">
        <w:t xml:space="preserve"> </w:t>
      </w:r>
      <w:r>
        <w:t>frame.</w:t>
      </w:r>
    </w:p>
    <w:p w14:paraId="4372CA78" w14:textId="44F676A8" w:rsidR="00B902F1" w:rsidRDefault="00352249">
      <w:pPr>
        <w:pStyle w:val="Heading3"/>
      </w:pPr>
      <w:bookmarkStart w:id="32" w:name="_Toc104931882"/>
      <w:bookmarkStart w:id="33" w:name="data-structure-after-cleaning"/>
      <w:bookmarkEnd w:id="31"/>
      <w:r>
        <w:t>Data Structure after Cleaning</w:t>
      </w:r>
      <w:bookmarkEnd w:id="32"/>
    </w:p>
    <w:p w14:paraId="3E32E35F" w14:textId="286DE8B7" w:rsidR="009A1A39" w:rsidRPr="009A1A39" w:rsidRDefault="009A1A39" w:rsidP="009A1A39">
      <w:pPr>
        <w:pStyle w:val="BodyText"/>
      </w:pPr>
      <w:r w:rsidRPr="009A1A39">
        <w:rPr>
          <w:noProof/>
        </w:rPr>
        <w:drawing>
          <wp:inline distT="0" distB="0" distL="0" distR="0" wp14:anchorId="1B858422" wp14:editId="7270F354">
            <wp:extent cx="5943600" cy="2827020"/>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a:blip r:embed="rId10"/>
                    <a:stretch>
                      <a:fillRect/>
                    </a:stretch>
                  </pic:blipFill>
                  <pic:spPr>
                    <a:xfrm>
                      <a:off x="0" y="0"/>
                      <a:ext cx="5943600" cy="2827020"/>
                    </a:xfrm>
                    <a:prstGeom prst="rect">
                      <a:avLst/>
                    </a:prstGeom>
                  </pic:spPr>
                </pic:pic>
              </a:graphicData>
            </a:graphic>
          </wp:inline>
        </w:drawing>
      </w:r>
    </w:p>
    <w:p w14:paraId="25CE3290" w14:textId="4F77D9B7" w:rsidR="00B902F1" w:rsidRDefault="00352249">
      <w:pPr>
        <w:pStyle w:val="FirstParagraph"/>
      </w:pPr>
      <w:r>
        <w:t xml:space="preserve">From the above, the dataset after cleaning composes of characters and numbers with numbers being the dominant as compared to the structure before cleaning. Also, </w:t>
      </w:r>
      <w:proofErr w:type="gramStart"/>
      <w:r>
        <w:t>We</w:t>
      </w:r>
      <w:proofErr w:type="gramEnd"/>
      <w:r>
        <w:t xml:space="preserve"> can see the number of observations after cleaning is 1764 obs. of 29 variables instead of the 1806 observations of 54 variables in the </w:t>
      </w:r>
      <w:proofErr w:type="spellStart"/>
      <w:r>
        <w:t>All_Crimes</w:t>
      </w:r>
      <w:proofErr w:type="spellEnd"/>
      <w:r>
        <w:t xml:space="preserve"> data</w:t>
      </w:r>
      <w:r w:rsidR="00D8355F">
        <w:t xml:space="preserve"> </w:t>
      </w:r>
      <w:r>
        <w:t xml:space="preserve">frame before cleaning.   Again, no missing values were identified in the dataset. The missing values will look into the missing values later. </w:t>
      </w:r>
    </w:p>
    <w:p w14:paraId="72769766" w14:textId="77777777" w:rsidR="00B902F1" w:rsidRDefault="00352249">
      <w:pPr>
        <w:pStyle w:val="Heading3"/>
      </w:pPr>
      <w:bookmarkStart w:id="34" w:name="_Toc104931883"/>
      <w:bookmarkStart w:id="35" w:name="dimension-of-dataframe-after-cleaning"/>
      <w:bookmarkEnd w:id="33"/>
      <w:r>
        <w:t>Dimension of Dataframe after cleaning</w:t>
      </w:r>
      <w:bookmarkEnd w:id="34"/>
    </w:p>
    <w:p w14:paraId="4A9B2322" w14:textId="7233CD88" w:rsidR="00B902F1" w:rsidRDefault="00352249">
      <w:pPr>
        <w:pStyle w:val="FirstParagraph"/>
      </w:pPr>
      <w:r>
        <w:t xml:space="preserve">We will have a look at the dimension of our data </w:t>
      </w:r>
    </w:p>
    <w:p w14:paraId="4860C986" w14:textId="27F6E3A1" w:rsidR="009A1A39" w:rsidRPr="009A1A39" w:rsidRDefault="009A1A39" w:rsidP="009A1A39">
      <w:pPr>
        <w:pStyle w:val="BodyText"/>
      </w:pPr>
      <w:r w:rsidRPr="009A1A39">
        <w:rPr>
          <w:noProof/>
        </w:rPr>
        <w:drawing>
          <wp:inline distT="0" distB="0" distL="0" distR="0" wp14:anchorId="45875C1F" wp14:editId="74E5F9C9">
            <wp:extent cx="1267002" cy="523948"/>
            <wp:effectExtent l="0" t="0" r="9525" b="95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11"/>
                    <a:stretch>
                      <a:fillRect/>
                    </a:stretch>
                  </pic:blipFill>
                  <pic:spPr>
                    <a:xfrm>
                      <a:off x="0" y="0"/>
                      <a:ext cx="1267002" cy="523948"/>
                    </a:xfrm>
                    <a:prstGeom prst="rect">
                      <a:avLst/>
                    </a:prstGeom>
                  </pic:spPr>
                </pic:pic>
              </a:graphicData>
            </a:graphic>
          </wp:inline>
        </w:drawing>
      </w:r>
    </w:p>
    <w:p w14:paraId="3C9FAB97" w14:textId="4B194AFC" w:rsidR="00B902F1" w:rsidRDefault="00352249">
      <w:pPr>
        <w:pStyle w:val="Heading3"/>
      </w:pPr>
      <w:bookmarkStart w:id="36" w:name="_Toc104931884"/>
      <w:bookmarkStart w:id="37" w:name="X1983b74056bce05fad954071bd7daa5772da1b2"/>
      <w:bookmarkEnd w:id="35"/>
      <w:r>
        <w:lastRenderedPageBreak/>
        <w:t>let’s display the type and a preview of all columns as a row</w:t>
      </w:r>
      <w:bookmarkEnd w:id="36"/>
      <w:r>
        <w:t xml:space="preserve"> </w:t>
      </w:r>
    </w:p>
    <w:p w14:paraId="245E9455" w14:textId="0D0E81DF" w:rsidR="008F0740" w:rsidRPr="008F0740" w:rsidRDefault="008F0740" w:rsidP="008F0740">
      <w:pPr>
        <w:pStyle w:val="BodyText"/>
      </w:pPr>
      <w:r w:rsidRPr="008F0740">
        <w:rPr>
          <w:noProof/>
        </w:rPr>
        <w:drawing>
          <wp:inline distT="0" distB="0" distL="0" distR="0" wp14:anchorId="0098F6C5" wp14:editId="274669BC">
            <wp:extent cx="6496050" cy="3752850"/>
            <wp:effectExtent l="0" t="0" r="0" b="0"/>
            <wp:docPr id="9" name="Picture 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pic:nvPicPr>
                  <pic:blipFill>
                    <a:blip r:embed="rId12"/>
                    <a:stretch>
                      <a:fillRect/>
                    </a:stretch>
                  </pic:blipFill>
                  <pic:spPr>
                    <a:xfrm>
                      <a:off x="0" y="0"/>
                      <a:ext cx="6496050" cy="3752850"/>
                    </a:xfrm>
                    <a:prstGeom prst="rect">
                      <a:avLst/>
                    </a:prstGeom>
                  </pic:spPr>
                </pic:pic>
              </a:graphicData>
            </a:graphic>
          </wp:inline>
        </w:drawing>
      </w:r>
    </w:p>
    <w:p w14:paraId="54868A55" w14:textId="0727B0FA" w:rsidR="00B902F1" w:rsidRDefault="00352249">
      <w:pPr>
        <w:pStyle w:val="FirstParagraph"/>
      </w:pPr>
      <w:r>
        <w:t>We have seen a preview of all the columns as well as row</w:t>
      </w:r>
      <w:r w:rsidR="00D8355F">
        <w:t>s</w:t>
      </w:r>
      <w:r>
        <w:t xml:space="preserve"> and the type of data. We can see every column in a data frame showing details of 1,764 rows belonging </w:t>
      </w:r>
      <w:r w:rsidR="00D8355F">
        <w:t xml:space="preserve">to </w:t>
      </w:r>
      <w:r>
        <w:t>29 columns.</w:t>
      </w:r>
    </w:p>
    <w:p w14:paraId="4875CDD9" w14:textId="77777777" w:rsidR="00B902F1" w:rsidRDefault="00352249">
      <w:pPr>
        <w:pStyle w:val="Heading3"/>
      </w:pPr>
      <w:bookmarkStart w:id="38" w:name="_Toc104931885"/>
      <w:bookmarkStart w:id="39" w:name="summary-of-the-dataset"/>
      <w:bookmarkEnd w:id="37"/>
      <w:r>
        <w:t>Summary of the dataset</w:t>
      </w:r>
      <w:bookmarkEnd w:id="38"/>
      <w:r>
        <w:t xml:space="preserve"> </w:t>
      </w:r>
    </w:p>
    <w:p w14:paraId="6A66D80B" w14:textId="18BD1B6C" w:rsidR="00B902F1" w:rsidRDefault="00352249">
      <w:pPr>
        <w:pStyle w:val="FirstParagraph"/>
      </w:pPr>
      <w:r>
        <w:t>Descriptive statistics of our data</w:t>
      </w:r>
      <w:r w:rsidR="00D8355F">
        <w:t xml:space="preserve"> </w:t>
      </w:r>
      <w:r>
        <w:t xml:space="preserve">frame can be computed by three methods. These are: </w:t>
      </w:r>
    </w:p>
    <w:p w14:paraId="067B1283" w14:textId="5022B912" w:rsidR="00B902F1" w:rsidRDefault="00352249" w:rsidP="008F0740">
      <w:pPr>
        <w:pStyle w:val="Heading4"/>
        <w:numPr>
          <w:ilvl w:val="0"/>
          <w:numId w:val="10"/>
        </w:numPr>
      </w:pPr>
      <w:bookmarkStart w:id="40" w:name="_Toc104931886"/>
      <w:bookmarkStart w:id="41" w:name="descriptive-statistics-with-the-summary."/>
      <w:r>
        <w:t xml:space="preserve">Descriptive statistics with the </w:t>
      </w:r>
      <w:proofErr w:type="gramStart"/>
      <w:r>
        <w:t>summary(</w:t>
      </w:r>
      <w:proofErr w:type="gramEnd"/>
      <w:r>
        <w:t>).</w:t>
      </w:r>
      <w:bookmarkEnd w:id="40"/>
      <w:r>
        <w:t xml:space="preserve"> </w:t>
      </w:r>
    </w:p>
    <w:p w14:paraId="3790FC10" w14:textId="1E51C1BF" w:rsidR="008F0740" w:rsidRPr="008F0740" w:rsidRDefault="008F0740" w:rsidP="008F0740">
      <w:pPr>
        <w:pStyle w:val="BodyText"/>
      </w:pPr>
      <w:r w:rsidRPr="008F0740">
        <w:rPr>
          <w:noProof/>
        </w:rPr>
        <w:drawing>
          <wp:inline distT="0" distB="0" distL="0" distR="0" wp14:anchorId="418277A8" wp14:editId="76B21138">
            <wp:extent cx="6505575" cy="2447925"/>
            <wp:effectExtent l="0" t="0" r="0" b="0"/>
            <wp:docPr id="10" name="Picture 10"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background pattern&#10;&#10;Description automatically generated"/>
                    <pic:cNvPicPr/>
                  </pic:nvPicPr>
                  <pic:blipFill>
                    <a:blip r:embed="rId13"/>
                    <a:stretch>
                      <a:fillRect/>
                    </a:stretch>
                  </pic:blipFill>
                  <pic:spPr>
                    <a:xfrm>
                      <a:off x="0" y="0"/>
                      <a:ext cx="6505575" cy="2447925"/>
                    </a:xfrm>
                    <a:prstGeom prst="rect">
                      <a:avLst/>
                    </a:prstGeom>
                  </pic:spPr>
                </pic:pic>
              </a:graphicData>
            </a:graphic>
          </wp:inline>
        </w:drawing>
      </w:r>
    </w:p>
    <w:p w14:paraId="0890E3EA" w14:textId="29D1C558" w:rsidR="00F651C6" w:rsidRDefault="00352249">
      <w:pPr>
        <w:pStyle w:val="FirstParagraph"/>
      </w:pPr>
      <w:r>
        <w:lastRenderedPageBreak/>
        <w:t xml:space="preserve">Using the </w:t>
      </w:r>
      <w:proofErr w:type="gramStart"/>
      <w:r>
        <w:t>summary(</w:t>
      </w:r>
      <w:proofErr w:type="gramEnd"/>
      <w:r>
        <w:t>)</w:t>
      </w:r>
      <w:r w:rsidR="00F651C6">
        <w:t xml:space="preserve"> </w:t>
      </w:r>
      <w:r>
        <w:t xml:space="preserve">function </w:t>
      </w:r>
      <w:r w:rsidR="00D8355F">
        <w:t xml:space="preserve">is </w:t>
      </w:r>
      <w:r>
        <w:t xml:space="preserve">automatically applied to each column and the resulting format relies on the type of data in each column. Thus: </w:t>
      </w:r>
      <w:r w:rsidR="00F651C6">
        <w:t xml:space="preserve"> </w:t>
      </w:r>
    </w:p>
    <w:p w14:paraId="3D98112B" w14:textId="6F8C82E7" w:rsidR="00965709" w:rsidRDefault="00F651C6" w:rsidP="00F651C6">
      <w:pPr>
        <w:pStyle w:val="FirstParagraph"/>
      </w:pPr>
      <w:r>
        <w:t>-</w:t>
      </w:r>
      <w:r w:rsidR="00352249">
        <w:t>A column with numeric variables returns mean, median, minimum (min), maximum (max)</w:t>
      </w:r>
      <w:r w:rsidR="00D8355F">
        <w:t>,</w:t>
      </w:r>
      <w:r w:rsidR="00352249">
        <w:t xml:space="preserve"> and quantile. </w:t>
      </w:r>
    </w:p>
    <w:p w14:paraId="1F09CEF9" w14:textId="7C86D21F" w:rsidR="00965709" w:rsidRDefault="00352249" w:rsidP="00F651C6">
      <w:pPr>
        <w:pStyle w:val="FirstParagraph"/>
      </w:pPr>
      <w:r>
        <w:t>- Columns with factor variables also return the number of observations in each group.  Hence, descriptive Statistics simple calculates:</w:t>
      </w:r>
    </w:p>
    <w:p w14:paraId="36CFF4E9" w14:textId="77777777" w:rsidR="00965709" w:rsidRDefault="00352249" w:rsidP="00F651C6">
      <w:pPr>
        <w:pStyle w:val="FirstParagraph"/>
      </w:pPr>
      <w:r>
        <w:t xml:space="preserve">  - minimum value of each column </w:t>
      </w:r>
    </w:p>
    <w:p w14:paraId="2E107953" w14:textId="77777777" w:rsidR="00965709" w:rsidRDefault="00352249" w:rsidP="00F651C6">
      <w:pPr>
        <w:pStyle w:val="FirstParagraph"/>
      </w:pPr>
      <w:r>
        <w:t xml:space="preserve">- maximum value of each column </w:t>
      </w:r>
    </w:p>
    <w:p w14:paraId="4E517565" w14:textId="77777777" w:rsidR="00965709" w:rsidRDefault="00352249" w:rsidP="00F651C6">
      <w:pPr>
        <w:pStyle w:val="FirstParagraph"/>
      </w:pPr>
      <w:r>
        <w:t>- mean value of each column</w:t>
      </w:r>
    </w:p>
    <w:p w14:paraId="08F5517A" w14:textId="77777777" w:rsidR="00965709" w:rsidRDefault="00352249" w:rsidP="00F651C6">
      <w:pPr>
        <w:pStyle w:val="FirstParagraph"/>
      </w:pPr>
      <w:r>
        <w:t xml:space="preserve"> - median value of each column </w:t>
      </w:r>
    </w:p>
    <w:p w14:paraId="24209FE3" w14:textId="77777777" w:rsidR="00965709" w:rsidRDefault="00352249" w:rsidP="00F651C6">
      <w:pPr>
        <w:pStyle w:val="FirstParagraph"/>
      </w:pPr>
      <w:r>
        <w:t xml:space="preserve">- 1st quantile of each column (25th percentile) </w:t>
      </w:r>
    </w:p>
    <w:p w14:paraId="3A81F060" w14:textId="46436FB0" w:rsidR="00B902F1" w:rsidRDefault="00352249" w:rsidP="00F651C6">
      <w:pPr>
        <w:pStyle w:val="FirstParagraph"/>
      </w:pPr>
      <w:r>
        <w:t xml:space="preserve">- 3rd quantile of each column (75th percentile) </w:t>
      </w:r>
    </w:p>
    <w:p w14:paraId="25EF62FA" w14:textId="77777777" w:rsidR="00B902F1" w:rsidRDefault="00352249">
      <w:pPr>
        <w:pStyle w:val="Compact"/>
        <w:numPr>
          <w:ilvl w:val="0"/>
          <w:numId w:val="2"/>
        </w:numPr>
      </w:pPr>
      <w:r>
        <w:t>Example:</w:t>
      </w:r>
    </w:p>
    <w:p w14:paraId="6BB4CAF6" w14:textId="0D65E8E9" w:rsidR="00B902F1" w:rsidRDefault="00352249">
      <w:pPr>
        <w:pStyle w:val="Heading4"/>
      </w:pPr>
      <w:bookmarkStart w:id="42" w:name="_Toc104931887"/>
      <w:bookmarkStart w:id="43" w:name="summary-statistics-of-a-column"/>
      <w:bookmarkEnd w:id="41"/>
      <w:r>
        <w:t>S</w:t>
      </w:r>
      <w:r w:rsidR="00D8355F">
        <w:t>u</w:t>
      </w:r>
      <w:r>
        <w:t>mmary statistics of a column</w:t>
      </w:r>
      <w:bookmarkEnd w:id="42"/>
    </w:p>
    <w:p w14:paraId="5B088BF8" w14:textId="52C854A2" w:rsidR="00CC468F" w:rsidRPr="00CC468F" w:rsidRDefault="0074754F" w:rsidP="00CC468F">
      <w:pPr>
        <w:pStyle w:val="BodyText"/>
      </w:pPr>
      <w:r w:rsidRPr="0074754F">
        <w:rPr>
          <w:noProof/>
        </w:rPr>
        <w:drawing>
          <wp:inline distT="0" distB="0" distL="0" distR="0" wp14:anchorId="6A63A19E" wp14:editId="0B3C1147">
            <wp:extent cx="3848637" cy="905001"/>
            <wp:effectExtent l="0" t="0" r="0" b="9525"/>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4"/>
                    <a:stretch>
                      <a:fillRect/>
                    </a:stretch>
                  </pic:blipFill>
                  <pic:spPr>
                    <a:xfrm>
                      <a:off x="0" y="0"/>
                      <a:ext cx="3848637" cy="905001"/>
                    </a:xfrm>
                    <a:prstGeom prst="rect">
                      <a:avLst/>
                    </a:prstGeom>
                  </pic:spPr>
                </pic:pic>
              </a:graphicData>
            </a:graphic>
          </wp:inline>
        </w:drawing>
      </w:r>
    </w:p>
    <w:p w14:paraId="1DD45732" w14:textId="73AADA30" w:rsidR="00965709" w:rsidRDefault="00965709" w:rsidP="00965709">
      <w:pPr>
        <w:pStyle w:val="BodyText"/>
      </w:pPr>
      <w:r w:rsidRPr="00965709">
        <w:rPr>
          <w:noProof/>
        </w:rPr>
        <w:lastRenderedPageBreak/>
        <w:drawing>
          <wp:inline distT="0" distB="0" distL="0" distR="0" wp14:anchorId="7C816536" wp14:editId="7505B83A">
            <wp:extent cx="5943600" cy="6958330"/>
            <wp:effectExtent l="0" t="0" r="0" b="0"/>
            <wp:docPr id="1" name="Picture 1" descr="A close-up of a docu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a document&#10;&#10;Description automatically generated with medium confidence"/>
                    <pic:cNvPicPr/>
                  </pic:nvPicPr>
                  <pic:blipFill>
                    <a:blip r:embed="rId15"/>
                    <a:stretch>
                      <a:fillRect/>
                    </a:stretch>
                  </pic:blipFill>
                  <pic:spPr>
                    <a:xfrm>
                      <a:off x="0" y="0"/>
                      <a:ext cx="5943600" cy="6958330"/>
                    </a:xfrm>
                    <a:prstGeom prst="rect">
                      <a:avLst/>
                    </a:prstGeom>
                  </pic:spPr>
                </pic:pic>
              </a:graphicData>
            </a:graphic>
          </wp:inline>
        </w:drawing>
      </w:r>
    </w:p>
    <w:p w14:paraId="0B01F240" w14:textId="77777777" w:rsidR="00965709" w:rsidRPr="00965709" w:rsidRDefault="00965709" w:rsidP="00965709">
      <w:pPr>
        <w:pStyle w:val="BodyText"/>
      </w:pPr>
    </w:p>
    <w:p w14:paraId="11DB3DC6" w14:textId="1A6F9355" w:rsidR="00B902F1" w:rsidRDefault="00352249">
      <w:pPr>
        <w:pStyle w:val="Heading4"/>
      </w:pPr>
      <w:bookmarkStart w:id="44" w:name="_Toc104931888"/>
      <w:bookmarkStart w:id="45" w:name="X80ffa9f4fc4ebdcd722c1eac46dc5405bef47df"/>
      <w:bookmarkEnd w:id="43"/>
      <w:r>
        <w:lastRenderedPageBreak/>
        <w:t xml:space="preserve">2. Summary statistics using </w:t>
      </w:r>
      <w:proofErr w:type="gramStart"/>
      <w:r>
        <w:t>stat.desc</w:t>
      </w:r>
      <w:proofErr w:type="gramEnd"/>
      <w:r>
        <w:t>() function:</w:t>
      </w:r>
      <w:bookmarkEnd w:id="44"/>
      <w:r>
        <w:t xml:space="preserve"> </w:t>
      </w:r>
    </w:p>
    <w:p w14:paraId="4573E2BE" w14:textId="25F82805" w:rsidR="0074754F" w:rsidRPr="0074754F" w:rsidRDefault="0074754F" w:rsidP="0074754F">
      <w:pPr>
        <w:pStyle w:val="BodyText"/>
      </w:pPr>
      <w:r w:rsidRPr="0074754F">
        <w:rPr>
          <w:noProof/>
        </w:rPr>
        <w:drawing>
          <wp:inline distT="0" distB="0" distL="0" distR="0" wp14:anchorId="3C2413F2" wp14:editId="7A107F7A">
            <wp:extent cx="5943600" cy="2543175"/>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943600" cy="2543175"/>
                    </a:xfrm>
                    <a:prstGeom prst="rect">
                      <a:avLst/>
                    </a:prstGeom>
                  </pic:spPr>
                </pic:pic>
              </a:graphicData>
            </a:graphic>
          </wp:inline>
        </w:drawing>
      </w:r>
    </w:p>
    <w:p w14:paraId="22DD98E4" w14:textId="7C52A13A" w:rsidR="00B902F1" w:rsidRDefault="00352249">
      <w:pPr>
        <w:pStyle w:val="FirstParagraph"/>
      </w:pPr>
      <w:r>
        <w:t>This does a bit more th</w:t>
      </w:r>
      <w:r w:rsidR="00D8355F">
        <w:t>a</w:t>
      </w:r>
      <w:r>
        <w:t xml:space="preserve">n the simple </w:t>
      </w:r>
      <w:proofErr w:type="gramStart"/>
      <w:r>
        <w:t>describe(</w:t>
      </w:r>
      <w:proofErr w:type="gramEnd"/>
      <w:r>
        <w:t xml:space="preserve">) function. It also </w:t>
      </w:r>
      <w:r w:rsidR="00D8355F">
        <w:t>c</w:t>
      </w:r>
      <w:r>
        <w:t>alculates</w:t>
      </w:r>
      <w:r w:rsidR="003573C2">
        <w:t xml:space="preserve"> t</w:t>
      </w:r>
      <w:r>
        <w:t xml:space="preserve">he number of missing values and null of each column </w:t>
      </w:r>
      <w:r w:rsidR="003573C2">
        <w:t>t</w:t>
      </w:r>
      <w:r>
        <w:t>he number of non</w:t>
      </w:r>
      <w:r w:rsidR="00D8355F">
        <w:t>-</w:t>
      </w:r>
      <w:r>
        <w:t>missing values of each column sum, range, variance</w:t>
      </w:r>
      <w:r w:rsidR="00D8355F">
        <w:t>,</w:t>
      </w:r>
      <w:r>
        <w:t xml:space="preserve"> and standard deviation for each column too.</w:t>
      </w:r>
    </w:p>
    <w:p w14:paraId="2A3F3301" w14:textId="77777777" w:rsidR="00B902F1" w:rsidRDefault="00352249">
      <w:pPr>
        <w:pStyle w:val="Heading4"/>
      </w:pPr>
      <w:bookmarkStart w:id="46" w:name="_Toc104931889"/>
      <w:bookmarkStart w:id="47" w:name="Xabd93917aa48c758eb71c8a5cd4bf606584dc66"/>
      <w:bookmarkEnd w:id="45"/>
      <w:r>
        <w:t>3. Descriptive statistics with describe() function</w:t>
      </w:r>
      <w:bookmarkEnd w:id="46"/>
    </w:p>
    <w:p w14:paraId="55946E7A" w14:textId="09002EE0" w:rsidR="00B902F1" w:rsidRDefault="00352249">
      <w:pPr>
        <w:pStyle w:val="FirstParagraph"/>
      </w:pPr>
      <w:r>
        <w:t xml:space="preserve">Here, the </w:t>
      </w:r>
      <w:r>
        <w:rPr>
          <w:i/>
          <w:iCs/>
        </w:rPr>
        <w:t>Hmsic</w:t>
      </w:r>
      <w:r>
        <w:t xml:space="preserve"> package is </w:t>
      </w:r>
      <w:proofErr w:type="gramStart"/>
      <w:r>
        <w:t>used</w:t>
      </w:r>
      <w:proofErr w:type="gramEnd"/>
      <w:r>
        <w:t xml:space="preserve"> and it calculates the distinct values of each column, frequency of each value</w:t>
      </w:r>
      <w:r w:rsidR="00D8355F">
        <w:t>,</w:t>
      </w:r>
      <w:r>
        <w:t xml:space="preserve"> and proportion of that values in the column as indicated below. </w:t>
      </w:r>
    </w:p>
    <w:p w14:paraId="3A5F123E" w14:textId="5F92BED4" w:rsidR="00B902F1" w:rsidRDefault="00352249">
      <w:pPr>
        <w:pStyle w:val="BodyText"/>
      </w:pPr>
      <w:r>
        <w:t>We will deeply investigate to know more about our dataset by using the skim(). It presents most of the numerical attributes from the summary. Again, it displays missing values, more quantile details</w:t>
      </w:r>
      <w:r w:rsidR="00D8355F">
        <w:t>,</w:t>
      </w:r>
      <w:r>
        <w:t xml:space="preserve"> and </w:t>
      </w:r>
      <w:r w:rsidR="00D8355F">
        <w:t xml:space="preserve">an </w:t>
      </w:r>
      <w:r>
        <w:t xml:space="preserve">inline histogram for each variable. </w:t>
      </w:r>
    </w:p>
    <w:p w14:paraId="0A6455BD" w14:textId="77777777" w:rsidR="00F95187" w:rsidRDefault="00352249">
      <w:pPr>
        <w:pStyle w:val="BodyText"/>
      </w:pPr>
      <w:r>
        <w:t xml:space="preserve">From the output, we can see the data summary of our dataset that has </w:t>
      </w:r>
      <w:r>
        <w:rPr>
          <w:i/>
          <w:iCs/>
        </w:rPr>
        <w:t>three column type frequencies</w:t>
      </w:r>
      <w:r>
        <w:t xml:space="preserve"> including:  </w:t>
      </w:r>
    </w:p>
    <w:tbl>
      <w:tblPr>
        <w:tblStyle w:val="TableGrid"/>
        <w:tblW w:w="0" w:type="auto"/>
        <w:tblLook w:val="04A0" w:firstRow="1" w:lastRow="0" w:firstColumn="1" w:lastColumn="0" w:noHBand="0" w:noVBand="1"/>
      </w:tblPr>
      <w:tblGrid>
        <w:gridCol w:w="3822"/>
        <w:gridCol w:w="2100"/>
      </w:tblGrid>
      <w:tr w:rsidR="003573C2" w14:paraId="749D30B2" w14:textId="77777777" w:rsidTr="003573C2">
        <w:tc>
          <w:tcPr>
            <w:tcW w:w="3822" w:type="dxa"/>
          </w:tcPr>
          <w:p w14:paraId="5DECC96C" w14:textId="2E7D31A7" w:rsidR="003573C2" w:rsidRDefault="003573C2" w:rsidP="003573C2">
            <w:pPr>
              <w:pStyle w:val="BodyText"/>
            </w:pPr>
            <w:r>
              <w:t>column Type</w:t>
            </w:r>
          </w:p>
        </w:tc>
        <w:tc>
          <w:tcPr>
            <w:tcW w:w="2100" w:type="dxa"/>
          </w:tcPr>
          <w:p w14:paraId="5FF81C62" w14:textId="496D4554" w:rsidR="003573C2" w:rsidRDefault="003573C2" w:rsidP="003573C2">
            <w:pPr>
              <w:pStyle w:val="BodyText"/>
            </w:pPr>
            <w:r>
              <w:t>Frequency</w:t>
            </w:r>
          </w:p>
        </w:tc>
      </w:tr>
      <w:tr w:rsidR="003573C2" w14:paraId="7DC34154" w14:textId="77777777" w:rsidTr="003573C2">
        <w:tc>
          <w:tcPr>
            <w:tcW w:w="3822" w:type="dxa"/>
          </w:tcPr>
          <w:p w14:paraId="4D6220C3" w14:textId="0AD207FF" w:rsidR="003573C2" w:rsidRDefault="003573C2" w:rsidP="003573C2">
            <w:pPr>
              <w:pStyle w:val="BodyText"/>
            </w:pPr>
            <w:r>
              <w:t>Character</w:t>
            </w:r>
          </w:p>
        </w:tc>
        <w:tc>
          <w:tcPr>
            <w:tcW w:w="2100" w:type="dxa"/>
          </w:tcPr>
          <w:p w14:paraId="488FBBAC" w14:textId="1DDE62AD" w:rsidR="003573C2" w:rsidRDefault="003573C2" w:rsidP="003573C2">
            <w:pPr>
              <w:pStyle w:val="BodyText"/>
            </w:pPr>
            <w:r>
              <w:t>3</w:t>
            </w:r>
          </w:p>
        </w:tc>
      </w:tr>
      <w:tr w:rsidR="003573C2" w14:paraId="39EE993E" w14:textId="6FDF154E" w:rsidTr="003573C2">
        <w:tblPrEx>
          <w:tblLook w:val="0000" w:firstRow="0" w:lastRow="0" w:firstColumn="0" w:lastColumn="0" w:noHBand="0" w:noVBand="0"/>
        </w:tblPrEx>
        <w:trPr>
          <w:trHeight w:val="885"/>
        </w:trPr>
        <w:tc>
          <w:tcPr>
            <w:tcW w:w="3822" w:type="dxa"/>
          </w:tcPr>
          <w:p w14:paraId="1B5F8143" w14:textId="2E221171" w:rsidR="003573C2" w:rsidRDefault="003573C2" w:rsidP="003573C2">
            <w:pPr>
              <w:pStyle w:val="BodyText"/>
              <w:ind w:left="108"/>
            </w:pPr>
            <w:r>
              <w:t>Date</w:t>
            </w:r>
          </w:p>
        </w:tc>
        <w:tc>
          <w:tcPr>
            <w:tcW w:w="2100" w:type="dxa"/>
          </w:tcPr>
          <w:p w14:paraId="5C414121" w14:textId="777C3D8B" w:rsidR="003573C2" w:rsidRDefault="003573C2" w:rsidP="003573C2">
            <w:pPr>
              <w:pStyle w:val="BodyText"/>
              <w:ind w:left="108"/>
            </w:pPr>
            <w:r>
              <w:t>1</w:t>
            </w:r>
          </w:p>
        </w:tc>
      </w:tr>
      <w:tr w:rsidR="003573C2" w14:paraId="059D06E5" w14:textId="12ACAE17" w:rsidTr="003573C2">
        <w:tblPrEx>
          <w:tblLook w:val="0000" w:firstRow="0" w:lastRow="0" w:firstColumn="0" w:lastColumn="0" w:noHBand="0" w:noVBand="0"/>
        </w:tblPrEx>
        <w:trPr>
          <w:trHeight w:val="647"/>
        </w:trPr>
        <w:tc>
          <w:tcPr>
            <w:tcW w:w="3822" w:type="dxa"/>
          </w:tcPr>
          <w:p w14:paraId="65EF59F1" w14:textId="48C3E2BE" w:rsidR="003573C2" w:rsidRDefault="003573C2">
            <w:r>
              <w:t>Numeric</w:t>
            </w:r>
          </w:p>
        </w:tc>
        <w:tc>
          <w:tcPr>
            <w:tcW w:w="2100" w:type="dxa"/>
            <w:shd w:val="clear" w:color="auto" w:fill="auto"/>
          </w:tcPr>
          <w:p w14:paraId="059F67AC" w14:textId="062E686B" w:rsidR="003573C2" w:rsidRDefault="003573C2">
            <w:r>
              <w:t>25</w:t>
            </w:r>
          </w:p>
        </w:tc>
      </w:tr>
    </w:tbl>
    <w:p w14:paraId="5000AB4C" w14:textId="77777777" w:rsidR="003573C2" w:rsidRDefault="003573C2">
      <w:pPr>
        <w:pStyle w:val="BodyText"/>
      </w:pPr>
    </w:p>
    <w:p w14:paraId="01451DC7" w14:textId="66AE83BC" w:rsidR="00F95187" w:rsidRDefault="00F95187">
      <w:pPr>
        <w:pStyle w:val="BodyText"/>
      </w:pPr>
    </w:p>
    <w:p w14:paraId="2B311CB4" w14:textId="4BAE4814" w:rsidR="00B902F1" w:rsidRDefault="00352249">
      <w:pPr>
        <w:pStyle w:val="BodyText"/>
      </w:pPr>
      <w:r>
        <w:lastRenderedPageBreak/>
        <w:t xml:space="preserve">The data summary also indicates there are no missing values found in the 29 columns and 1764 rows and has </w:t>
      </w:r>
      <w:r w:rsidR="00AC3D22">
        <w:t>no</w:t>
      </w:r>
      <w:r>
        <w:t xml:space="preserve"> group variables. </w:t>
      </w:r>
    </w:p>
    <w:p w14:paraId="1626FC89" w14:textId="77777777" w:rsidR="00B902F1" w:rsidRDefault="00352249">
      <w:pPr>
        <w:pStyle w:val="Heading2"/>
      </w:pPr>
      <w:bookmarkStart w:id="48" w:name="_Toc104931890"/>
      <w:bookmarkStart w:id="49" w:name="investigating-the-missing-values."/>
      <w:bookmarkEnd w:id="29"/>
      <w:bookmarkEnd w:id="39"/>
      <w:bookmarkEnd w:id="47"/>
      <w:r>
        <w:t>Investigating the missing values.</w:t>
      </w:r>
      <w:bookmarkEnd w:id="48"/>
      <w:r>
        <w:t xml:space="preserve"> </w:t>
      </w:r>
    </w:p>
    <w:p w14:paraId="70B2D0C2" w14:textId="6BD83903" w:rsidR="00B902F1" w:rsidRDefault="00352249">
      <w:pPr>
        <w:pStyle w:val="FirstParagraph"/>
      </w:pPr>
      <w:r>
        <w:t>We are now delving into our dataset to a</w:t>
      </w:r>
      <w:r w:rsidR="00D8355F">
        <w:t>s</w:t>
      </w:r>
      <w:r>
        <w:t>certain if there are no missing values in our data set. We can do this by testing the dataset or visuali</w:t>
      </w:r>
      <w:r w:rsidR="00D8355F">
        <w:t>z</w:t>
      </w:r>
      <w:r>
        <w:t>ing it.  - test:</w:t>
      </w:r>
    </w:p>
    <w:p w14:paraId="16FF9D23" w14:textId="77777777" w:rsidR="00B902F1" w:rsidRDefault="00352249">
      <w:pPr>
        <w:pStyle w:val="BodyText"/>
      </w:pPr>
      <w:r>
        <w:t>This returned a number zero in each element location indicating there are no missing values in our dataset.</w:t>
      </w:r>
    </w:p>
    <w:p w14:paraId="673C0887" w14:textId="3ECAB1C3" w:rsidR="00B902F1" w:rsidRDefault="00352249">
      <w:pPr>
        <w:pStyle w:val="BodyText"/>
      </w:pPr>
      <w:r>
        <w:t>Alternatively, we can do this by visuali</w:t>
      </w:r>
      <w:r w:rsidR="00D8355F">
        <w:t>z</w:t>
      </w:r>
      <w:r>
        <w:t xml:space="preserve">ing it: </w:t>
      </w:r>
    </w:p>
    <w:p w14:paraId="05200175" w14:textId="77777777" w:rsidR="00B902F1" w:rsidRDefault="00352249">
      <w:pPr>
        <w:pStyle w:val="BodyText"/>
      </w:pPr>
      <w:r>
        <w:t>The graphical representation above indicates that we have 100% of the values in our data, hence, there are no missing values.</w:t>
      </w:r>
    </w:p>
    <w:p w14:paraId="37E493E3" w14:textId="382710CF" w:rsidR="00B902F1" w:rsidRDefault="00352249">
      <w:pPr>
        <w:pStyle w:val="Heading3"/>
      </w:pPr>
      <w:bookmarkStart w:id="50" w:name="_Toc104931891"/>
      <w:bookmarkStart w:id="51" w:name="visualise-the-data-types"/>
      <w:r>
        <w:t>Visuali</w:t>
      </w:r>
      <w:r w:rsidR="00D8355F">
        <w:t>z</w:t>
      </w:r>
      <w:r>
        <w:t>e the Data Types</w:t>
      </w:r>
      <w:bookmarkEnd w:id="50"/>
    </w:p>
    <w:p w14:paraId="5EBF929E" w14:textId="6CA24879" w:rsidR="007D45F0" w:rsidRDefault="007D45F0" w:rsidP="007D45F0">
      <w:pPr>
        <w:pStyle w:val="BodyText"/>
      </w:pPr>
      <w:r w:rsidRPr="007D45F0">
        <w:rPr>
          <w:noProof/>
        </w:rPr>
        <w:drawing>
          <wp:inline distT="0" distB="0" distL="0" distR="0" wp14:anchorId="1F91ABE9" wp14:editId="7CF58C03">
            <wp:extent cx="6619875" cy="4876800"/>
            <wp:effectExtent l="0" t="0" r="0" b="0"/>
            <wp:docPr id="12" name="Picture 1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with medium confidence"/>
                    <pic:cNvPicPr/>
                  </pic:nvPicPr>
                  <pic:blipFill>
                    <a:blip r:embed="rId17"/>
                    <a:stretch>
                      <a:fillRect/>
                    </a:stretch>
                  </pic:blipFill>
                  <pic:spPr>
                    <a:xfrm>
                      <a:off x="0" y="0"/>
                      <a:ext cx="6619875" cy="4876800"/>
                    </a:xfrm>
                    <a:prstGeom prst="rect">
                      <a:avLst/>
                    </a:prstGeom>
                  </pic:spPr>
                </pic:pic>
              </a:graphicData>
            </a:graphic>
          </wp:inline>
        </w:drawing>
      </w:r>
    </w:p>
    <w:p w14:paraId="28C34764" w14:textId="03B7664B" w:rsidR="00B50E94" w:rsidRPr="007D45F0" w:rsidRDefault="00B50E94" w:rsidP="007D45F0">
      <w:pPr>
        <w:pStyle w:val="BodyText"/>
      </w:pPr>
      <w:r w:rsidRPr="00B50E94">
        <w:rPr>
          <w:noProof/>
        </w:rPr>
        <w:lastRenderedPageBreak/>
        <w:drawing>
          <wp:inline distT="0" distB="0" distL="0" distR="0" wp14:anchorId="2DDBF26F" wp14:editId="6101BA37">
            <wp:extent cx="5943600" cy="3570605"/>
            <wp:effectExtent l="0" t="0" r="0" b="0"/>
            <wp:docPr id="13" name="Picture 1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with medium confidence"/>
                    <pic:cNvPicPr/>
                  </pic:nvPicPr>
                  <pic:blipFill>
                    <a:blip r:embed="rId18"/>
                    <a:stretch>
                      <a:fillRect/>
                    </a:stretch>
                  </pic:blipFill>
                  <pic:spPr>
                    <a:xfrm>
                      <a:off x="0" y="0"/>
                      <a:ext cx="5943600" cy="3570605"/>
                    </a:xfrm>
                    <a:prstGeom prst="rect">
                      <a:avLst/>
                    </a:prstGeom>
                  </pic:spPr>
                </pic:pic>
              </a:graphicData>
            </a:graphic>
          </wp:inline>
        </w:drawing>
      </w:r>
    </w:p>
    <w:p w14:paraId="08C2841C" w14:textId="2F65A4E9" w:rsidR="00AA5E9A" w:rsidRDefault="00352249" w:rsidP="00AA5E9A">
      <w:pPr>
        <w:pStyle w:val="Heading2"/>
      </w:pPr>
      <w:bookmarkStart w:id="52" w:name="_Toc104931895"/>
      <w:bookmarkStart w:id="53" w:name="Xe14916b629c7833807c695114d2d6477b0fdf18"/>
      <w:bookmarkEnd w:id="49"/>
      <w:bookmarkEnd w:id="51"/>
      <w:r>
        <w:t>Plotting quantile-quantile for each continuous feature</w:t>
      </w:r>
      <w:bookmarkEnd w:id="52"/>
    </w:p>
    <w:p w14:paraId="14CAC7F9" w14:textId="5DC5E49A" w:rsidR="00B902F1" w:rsidRDefault="00AA5E9A" w:rsidP="00AA5E9A">
      <w:pPr>
        <w:pStyle w:val="BodyText"/>
      </w:pPr>
      <w:r w:rsidRPr="00AA5E9A">
        <w:rPr>
          <w:noProof/>
        </w:rPr>
        <w:drawing>
          <wp:inline distT="0" distB="0" distL="0" distR="0" wp14:anchorId="511FAA02" wp14:editId="142D781D">
            <wp:extent cx="5943600" cy="3808730"/>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19"/>
                    <a:stretch>
                      <a:fillRect/>
                    </a:stretch>
                  </pic:blipFill>
                  <pic:spPr>
                    <a:xfrm>
                      <a:off x="0" y="0"/>
                      <a:ext cx="5943600" cy="3808730"/>
                    </a:xfrm>
                    <a:prstGeom prst="rect">
                      <a:avLst/>
                    </a:prstGeom>
                  </pic:spPr>
                </pic:pic>
              </a:graphicData>
            </a:graphic>
          </wp:inline>
        </w:drawing>
      </w:r>
      <w:r w:rsidR="00352249">
        <w:t>From quantile plots, we can observe that the charts showing the data are not normally distributed because the plots are skewed from straight</w:t>
      </w:r>
      <w:r w:rsidR="00D8355F">
        <w:t xml:space="preserve"> </w:t>
      </w:r>
      <w:r w:rsidR="00352249">
        <w:t xml:space="preserve">lines.  It can be inferred that there </w:t>
      </w:r>
      <w:r w:rsidR="00352249">
        <w:lastRenderedPageBreak/>
        <w:t xml:space="preserve">are outliers in the dataset. Hence, the distributions are </w:t>
      </w:r>
      <w:bookmarkStart w:id="54" w:name="Xfc93349698252c6f6b18f62a91ac18f5dd45288"/>
      <w:bookmarkStart w:id="55" w:name="_Toc104931896"/>
      <w:bookmarkEnd w:id="53"/>
      <w:r>
        <w:t>skewed. Plots</w:t>
      </w:r>
      <w:r w:rsidR="00352249">
        <w:t xml:space="preserve"> density estimates for each continu</w:t>
      </w:r>
      <w:r w:rsidR="00D8355F">
        <w:t>ou</w:t>
      </w:r>
      <w:r w:rsidR="00352249">
        <w:t>s feature</w:t>
      </w:r>
      <w:bookmarkStart w:id="56" w:name="_Toc104931897"/>
      <w:bookmarkStart w:id="57" w:name="visualise-correlation-heatmap"/>
      <w:bookmarkEnd w:id="54"/>
      <w:bookmarkEnd w:id="55"/>
      <w:r>
        <w:t xml:space="preserve"> </w:t>
      </w:r>
      <w:bookmarkEnd w:id="56"/>
    </w:p>
    <w:p w14:paraId="6DFF89AD" w14:textId="1BA791CB" w:rsidR="00B902F1" w:rsidRDefault="00352249">
      <w:pPr>
        <w:pStyle w:val="Heading2"/>
      </w:pPr>
      <w:bookmarkStart w:id="58" w:name="_Toc104931899"/>
      <w:bookmarkStart w:id="59" w:name="inspecting-the-dataset"/>
      <w:bookmarkEnd w:id="57"/>
      <w:r>
        <w:t>Inspecting the dataset</w:t>
      </w:r>
      <w:bookmarkEnd w:id="58"/>
    </w:p>
    <w:p w14:paraId="0690EACC" w14:textId="77118D39" w:rsidR="00AA5E9A" w:rsidRDefault="00AA5E9A" w:rsidP="00AA5E9A">
      <w:pPr>
        <w:pStyle w:val="BodyText"/>
      </w:pPr>
      <w:r w:rsidRPr="00AA5E9A">
        <w:rPr>
          <w:noProof/>
        </w:rPr>
        <w:drawing>
          <wp:inline distT="0" distB="0" distL="0" distR="0" wp14:anchorId="6EFFAD15" wp14:editId="740FDE22">
            <wp:extent cx="5943600" cy="2438400"/>
            <wp:effectExtent l="0" t="0" r="0" b="0"/>
            <wp:docPr id="15" name="Picture 15" descr="Graphical user interface, text, application, email,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 Teams&#10;&#10;Description automatically generated"/>
                    <pic:cNvPicPr/>
                  </pic:nvPicPr>
                  <pic:blipFill>
                    <a:blip r:embed="rId20"/>
                    <a:stretch>
                      <a:fillRect/>
                    </a:stretch>
                  </pic:blipFill>
                  <pic:spPr>
                    <a:xfrm>
                      <a:off x="0" y="0"/>
                      <a:ext cx="5943600" cy="2438400"/>
                    </a:xfrm>
                    <a:prstGeom prst="rect">
                      <a:avLst/>
                    </a:prstGeom>
                  </pic:spPr>
                </pic:pic>
              </a:graphicData>
            </a:graphic>
          </wp:inline>
        </w:drawing>
      </w:r>
    </w:p>
    <w:p w14:paraId="7763C1A9" w14:textId="51C23404" w:rsidR="00216DD9" w:rsidRPr="00AA5E9A" w:rsidRDefault="00216DD9" w:rsidP="00AA5E9A">
      <w:pPr>
        <w:pStyle w:val="BodyText"/>
      </w:pPr>
      <w:r w:rsidRPr="00216DD9">
        <w:rPr>
          <w:noProof/>
        </w:rPr>
        <w:drawing>
          <wp:inline distT="0" distB="0" distL="0" distR="0" wp14:anchorId="22524E61" wp14:editId="5422BF92">
            <wp:extent cx="5943600" cy="4429760"/>
            <wp:effectExtent l="0" t="0" r="0" b="0"/>
            <wp:docPr id="16" name="Picture 16"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unburst chart&#10;&#10;Description automatically generated"/>
                    <pic:cNvPicPr/>
                  </pic:nvPicPr>
                  <pic:blipFill>
                    <a:blip r:embed="rId21"/>
                    <a:stretch>
                      <a:fillRect/>
                    </a:stretch>
                  </pic:blipFill>
                  <pic:spPr>
                    <a:xfrm>
                      <a:off x="0" y="0"/>
                      <a:ext cx="5943600" cy="4429760"/>
                    </a:xfrm>
                    <a:prstGeom prst="rect">
                      <a:avLst/>
                    </a:prstGeom>
                  </pic:spPr>
                </pic:pic>
              </a:graphicData>
            </a:graphic>
          </wp:inline>
        </w:drawing>
      </w:r>
    </w:p>
    <w:p w14:paraId="57D819B5" w14:textId="6C1F055B" w:rsidR="00216DD9" w:rsidRDefault="00216DD9">
      <w:pPr>
        <w:pStyle w:val="Heading1"/>
      </w:pPr>
      <w:bookmarkStart w:id="60" w:name="_Toc104931900"/>
      <w:bookmarkStart w:id="61" w:name="advance-exploratory-data-analysis."/>
      <w:bookmarkEnd w:id="27"/>
      <w:bookmarkEnd w:id="59"/>
      <w:r w:rsidRPr="00216DD9">
        <w:rPr>
          <w:noProof/>
        </w:rPr>
        <w:lastRenderedPageBreak/>
        <w:drawing>
          <wp:inline distT="0" distB="0" distL="0" distR="0" wp14:anchorId="44A984C8" wp14:editId="484A795F">
            <wp:extent cx="5943600" cy="4074160"/>
            <wp:effectExtent l="0" t="0" r="0" b="0"/>
            <wp:docPr id="17" name="Picture 1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with medium confidence"/>
                    <pic:cNvPicPr/>
                  </pic:nvPicPr>
                  <pic:blipFill>
                    <a:blip r:embed="rId22"/>
                    <a:stretch>
                      <a:fillRect/>
                    </a:stretch>
                  </pic:blipFill>
                  <pic:spPr>
                    <a:xfrm>
                      <a:off x="0" y="0"/>
                      <a:ext cx="5943600" cy="4074160"/>
                    </a:xfrm>
                    <a:prstGeom prst="rect">
                      <a:avLst/>
                    </a:prstGeom>
                  </pic:spPr>
                </pic:pic>
              </a:graphicData>
            </a:graphic>
          </wp:inline>
        </w:drawing>
      </w:r>
    </w:p>
    <w:p w14:paraId="7D1D57B6" w14:textId="69BAD16F" w:rsidR="00216DD9" w:rsidRDefault="00216DD9" w:rsidP="00216DD9">
      <w:pPr>
        <w:pStyle w:val="BodyText"/>
      </w:pPr>
    </w:p>
    <w:p w14:paraId="3F0173F4" w14:textId="3230A2B8" w:rsidR="00216DD9" w:rsidRPr="00216DD9" w:rsidRDefault="00216DD9" w:rsidP="00216DD9">
      <w:pPr>
        <w:pStyle w:val="BodyText"/>
      </w:pPr>
      <w:r w:rsidRPr="00216DD9">
        <w:rPr>
          <w:noProof/>
        </w:rPr>
        <w:lastRenderedPageBreak/>
        <w:drawing>
          <wp:inline distT="0" distB="0" distL="0" distR="0" wp14:anchorId="0EDF3BD2" wp14:editId="11FF0396">
            <wp:extent cx="5943600" cy="388429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pic:nvPicPr>
                  <pic:blipFill>
                    <a:blip r:embed="rId23"/>
                    <a:stretch>
                      <a:fillRect/>
                    </a:stretch>
                  </pic:blipFill>
                  <pic:spPr>
                    <a:xfrm>
                      <a:off x="0" y="0"/>
                      <a:ext cx="5943600" cy="3884295"/>
                    </a:xfrm>
                    <a:prstGeom prst="rect">
                      <a:avLst/>
                    </a:prstGeom>
                  </pic:spPr>
                </pic:pic>
              </a:graphicData>
            </a:graphic>
          </wp:inline>
        </w:drawing>
      </w:r>
    </w:p>
    <w:p w14:paraId="14746FBA" w14:textId="77777777" w:rsidR="00216DD9" w:rsidRDefault="00216DD9">
      <w:pPr>
        <w:pStyle w:val="Heading1"/>
      </w:pPr>
    </w:p>
    <w:p w14:paraId="7F51B5F1" w14:textId="185F20A7" w:rsidR="00B902F1" w:rsidRDefault="00352249">
      <w:pPr>
        <w:pStyle w:val="Heading1"/>
      </w:pPr>
      <w:r>
        <w:t>Advance Exploratory Data Analysis.</w:t>
      </w:r>
      <w:bookmarkEnd w:id="60"/>
    </w:p>
    <w:p w14:paraId="1C60723D" w14:textId="58DD07BE" w:rsidR="00B902F1" w:rsidRDefault="00352249">
      <w:pPr>
        <w:pStyle w:val="Heading2"/>
      </w:pPr>
      <w:bookmarkStart w:id="62" w:name="_Toc104931903"/>
      <w:bookmarkStart w:id="63" w:name="X6a74414d66b3001eb91513cdcae142ef7cea545"/>
      <w:proofErr w:type="spellStart"/>
      <w:r>
        <w:t>Visualising</w:t>
      </w:r>
      <w:proofErr w:type="spellEnd"/>
      <w:r>
        <w:t xml:space="preserve"> Successful crime conviction Distribution</w:t>
      </w:r>
      <w:bookmarkEnd w:id="62"/>
    </w:p>
    <w:p w14:paraId="327EE5E2" w14:textId="49EC3853" w:rsidR="009B36CF" w:rsidRPr="009B36CF" w:rsidRDefault="009B36CF" w:rsidP="009B36CF">
      <w:pPr>
        <w:pStyle w:val="BodyText"/>
      </w:pPr>
      <w:r w:rsidRPr="009B36CF">
        <w:rPr>
          <w:noProof/>
        </w:rPr>
        <w:drawing>
          <wp:inline distT="0" distB="0" distL="0" distR="0" wp14:anchorId="0639AF08" wp14:editId="301958C4">
            <wp:extent cx="5943600" cy="3743325"/>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4"/>
                    <a:stretch>
                      <a:fillRect/>
                    </a:stretch>
                  </pic:blipFill>
                  <pic:spPr>
                    <a:xfrm>
                      <a:off x="0" y="0"/>
                      <a:ext cx="5943600" cy="3743325"/>
                    </a:xfrm>
                    <a:prstGeom prst="rect">
                      <a:avLst/>
                    </a:prstGeom>
                  </pic:spPr>
                </pic:pic>
              </a:graphicData>
            </a:graphic>
          </wp:inline>
        </w:drawing>
      </w:r>
    </w:p>
    <w:p w14:paraId="3B0B3F77" w14:textId="5DF3191A" w:rsidR="00B902F1" w:rsidRDefault="00352249">
      <w:pPr>
        <w:pStyle w:val="Heading2"/>
      </w:pPr>
      <w:bookmarkStart w:id="64" w:name="_Toc104931904"/>
      <w:bookmarkStart w:id="65" w:name="successful-crime-conviction-in-2015"/>
      <w:bookmarkEnd w:id="63"/>
      <w:r>
        <w:lastRenderedPageBreak/>
        <w:t>Successful crime conviction in 201</w:t>
      </w:r>
      <w:bookmarkEnd w:id="64"/>
      <w:r w:rsidR="009B36CF">
        <w:t>4</w:t>
      </w:r>
    </w:p>
    <w:p w14:paraId="7318B6BE" w14:textId="370E1A3D" w:rsidR="00C25228" w:rsidRDefault="009B36CF" w:rsidP="00C25228">
      <w:pPr>
        <w:pStyle w:val="BodyText"/>
      </w:pPr>
      <w:r w:rsidRPr="009B36CF">
        <w:rPr>
          <w:noProof/>
        </w:rPr>
        <w:drawing>
          <wp:inline distT="0" distB="0" distL="0" distR="0" wp14:anchorId="1B065AD1" wp14:editId="1D606A57">
            <wp:extent cx="5943600" cy="3705860"/>
            <wp:effectExtent l="0" t="0" r="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5"/>
                    <a:stretch>
                      <a:fillRect/>
                    </a:stretch>
                  </pic:blipFill>
                  <pic:spPr>
                    <a:xfrm>
                      <a:off x="0" y="0"/>
                      <a:ext cx="5943600" cy="3705860"/>
                    </a:xfrm>
                    <a:prstGeom prst="rect">
                      <a:avLst/>
                    </a:prstGeom>
                  </pic:spPr>
                </pic:pic>
              </a:graphicData>
            </a:graphic>
          </wp:inline>
        </w:drawing>
      </w:r>
    </w:p>
    <w:p w14:paraId="33116223" w14:textId="6E29A7B2" w:rsidR="009B36CF" w:rsidRPr="00C25228" w:rsidRDefault="009B36CF" w:rsidP="00C25228">
      <w:pPr>
        <w:pStyle w:val="BodyText"/>
      </w:pPr>
      <w:r w:rsidRPr="009B36CF">
        <w:rPr>
          <w:noProof/>
        </w:rPr>
        <w:drawing>
          <wp:inline distT="0" distB="0" distL="0" distR="0" wp14:anchorId="4F13456F" wp14:editId="520BE1E9">
            <wp:extent cx="5943600" cy="3597910"/>
            <wp:effectExtent l="0" t="0" r="0" b="0"/>
            <wp:docPr id="23" name="Picture 23"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histogram&#10;&#10;Description automatically generated"/>
                    <pic:cNvPicPr/>
                  </pic:nvPicPr>
                  <pic:blipFill>
                    <a:blip r:embed="rId26"/>
                    <a:stretch>
                      <a:fillRect/>
                    </a:stretch>
                  </pic:blipFill>
                  <pic:spPr>
                    <a:xfrm>
                      <a:off x="0" y="0"/>
                      <a:ext cx="5943600" cy="3597910"/>
                    </a:xfrm>
                    <a:prstGeom prst="rect">
                      <a:avLst/>
                    </a:prstGeom>
                  </pic:spPr>
                </pic:pic>
              </a:graphicData>
            </a:graphic>
          </wp:inline>
        </w:drawing>
      </w:r>
    </w:p>
    <w:p w14:paraId="398E7FA3" w14:textId="16DC520A" w:rsidR="00B902F1" w:rsidRDefault="00352249">
      <w:pPr>
        <w:pStyle w:val="Heading2"/>
      </w:pPr>
      <w:bookmarkStart w:id="66" w:name="_Toc104931905"/>
      <w:bookmarkStart w:id="67" w:name="successful-crime-conviction-in-2015-1"/>
      <w:bookmarkEnd w:id="65"/>
      <w:r>
        <w:lastRenderedPageBreak/>
        <w:t>Successful crime conviction in 2015</w:t>
      </w:r>
      <w:bookmarkEnd w:id="66"/>
    </w:p>
    <w:p w14:paraId="1D441995" w14:textId="69232834" w:rsidR="009B36CF" w:rsidRDefault="004D1DF3" w:rsidP="009B36CF">
      <w:pPr>
        <w:pStyle w:val="BodyText"/>
      </w:pPr>
      <w:r w:rsidRPr="004D1DF3">
        <w:rPr>
          <w:noProof/>
        </w:rPr>
        <w:drawing>
          <wp:inline distT="0" distB="0" distL="0" distR="0" wp14:anchorId="52AF794B" wp14:editId="739E06DE">
            <wp:extent cx="5943600" cy="3701415"/>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7"/>
                    <a:stretch>
                      <a:fillRect/>
                    </a:stretch>
                  </pic:blipFill>
                  <pic:spPr>
                    <a:xfrm>
                      <a:off x="0" y="0"/>
                      <a:ext cx="5943600" cy="3701415"/>
                    </a:xfrm>
                    <a:prstGeom prst="rect">
                      <a:avLst/>
                    </a:prstGeom>
                  </pic:spPr>
                </pic:pic>
              </a:graphicData>
            </a:graphic>
          </wp:inline>
        </w:drawing>
      </w:r>
    </w:p>
    <w:p w14:paraId="04CA381F" w14:textId="01B1A054" w:rsidR="004D1DF3" w:rsidRPr="009B36CF" w:rsidRDefault="00995B9B" w:rsidP="009B36CF">
      <w:pPr>
        <w:pStyle w:val="BodyText"/>
      </w:pPr>
      <w:r w:rsidRPr="00995B9B">
        <w:rPr>
          <w:noProof/>
        </w:rPr>
        <w:drawing>
          <wp:inline distT="0" distB="0" distL="0" distR="0" wp14:anchorId="1660687F" wp14:editId="7850321E">
            <wp:extent cx="5943600" cy="3719830"/>
            <wp:effectExtent l="0" t="0" r="0" b="0"/>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pic:nvPicPr>
                  <pic:blipFill>
                    <a:blip r:embed="rId28"/>
                    <a:stretch>
                      <a:fillRect/>
                    </a:stretch>
                  </pic:blipFill>
                  <pic:spPr>
                    <a:xfrm>
                      <a:off x="0" y="0"/>
                      <a:ext cx="5943600" cy="3719830"/>
                    </a:xfrm>
                    <a:prstGeom prst="rect">
                      <a:avLst/>
                    </a:prstGeom>
                  </pic:spPr>
                </pic:pic>
              </a:graphicData>
            </a:graphic>
          </wp:inline>
        </w:drawing>
      </w:r>
    </w:p>
    <w:p w14:paraId="2AC36E07" w14:textId="379FA847" w:rsidR="00B902F1" w:rsidRDefault="00352249">
      <w:pPr>
        <w:pStyle w:val="Heading2"/>
      </w:pPr>
      <w:bookmarkStart w:id="68" w:name="_Toc104931906"/>
      <w:bookmarkStart w:id="69" w:name="successful-crime-conviction-in-2016"/>
      <w:bookmarkEnd w:id="67"/>
      <w:r>
        <w:lastRenderedPageBreak/>
        <w:t>Successful crime conviction in 2016</w:t>
      </w:r>
      <w:bookmarkEnd w:id="68"/>
    </w:p>
    <w:p w14:paraId="03077D8B" w14:textId="75D72862" w:rsidR="00995B9B" w:rsidRPr="00995B9B" w:rsidRDefault="00291447" w:rsidP="00995B9B">
      <w:pPr>
        <w:pStyle w:val="BodyText"/>
      </w:pPr>
      <w:r w:rsidRPr="00291447">
        <w:rPr>
          <w:noProof/>
        </w:rPr>
        <w:drawing>
          <wp:inline distT="0" distB="0" distL="0" distR="0" wp14:anchorId="50CF4DBC" wp14:editId="3BE6007C">
            <wp:extent cx="5943600" cy="3670935"/>
            <wp:effectExtent l="0" t="0" r="0" b="5715"/>
            <wp:docPr id="30" name="Picture 3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bar chart&#10;&#10;Description automatically generated"/>
                    <pic:cNvPicPr/>
                  </pic:nvPicPr>
                  <pic:blipFill>
                    <a:blip r:embed="rId29"/>
                    <a:stretch>
                      <a:fillRect/>
                    </a:stretch>
                  </pic:blipFill>
                  <pic:spPr>
                    <a:xfrm>
                      <a:off x="0" y="0"/>
                      <a:ext cx="5943600" cy="3670935"/>
                    </a:xfrm>
                    <a:prstGeom prst="rect">
                      <a:avLst/>
                    </a:prstGeom>
                  </pic:spPr>
                </pic:pic>
              </a:graphicData>
            </a:graphic>
          </wp:inline>
        </w:drawing>
      </w:r>
      <w:r w:rsidRPr="00291447">
        <w:t xml:space="preserve"> </w:t>
      </w:r>
    </w:p>
    <w:p w14:paraId="414D8CB5" w14:textId="5D7EEBA6" w:rsidR="004D1DF3" w:rsidRPr="004D1DF3" w:rsidRDefault="004D1DF3" w:rsidP="004D1DF3">
      <w:pPr>
        <w:pStyle w:val="BodyText"/>
      </w:pPr>
    </w:p>
    <w:p w14:paraId="2660C5E8" w14:textId="2EB84E0D" w:rsidR="00B902F1" w:rsidRDefault="00352249">
      <w:pPr>
        <w:pStyle w:val="Heading2"/>
      </w:pPr>
      <w:bookmarkStart w:id="70" w:name="_Toc104931907"/>
      <w:bookmarkStart w:id="71" w:name="successful-crime-conviction-in-2017"/>
      <w:bookmarkEnd w:id="69"/>
      <w:r>
        <w:lastRenderedPageBreak/>
        <w:t>Successful crime conviction in 2017</w:t>
      </w:r>
      <w:bookmarkEnd w:id="70"/>
    </w:p>
    <w:p w14:paraId="6F971A9E" w14:textId="5A3532EF" w:rsidR="004D1DF3" w:rsidRDefault="00995B9B" w:rsidP="004D1DF3">
      <w:pPr>
        <w:pStyle w:val="BodyText"/>
      </w:pPr>
      <w:r w:rsidRPr="00995B9B">
        <w:rPr>
          <w:noProof/>
        </w:rPr>
        <w:drawing>
          <wp:inline distT="0" distB="0" distL="0" distR="0" wp14:anchorId="7E5D2E09" wp14:editId="5EA1DC08">
            <wp:extent cx="5943600" cy="3677285"/>
            <wp:effectExtent l="0" t="0" r="0" b="0"/>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30"/>
                    <a:stretch>
                      <a:fillRect/>
                    </a:stretch>
                  </pic:blipFill>
                  <pic:spPr>
                    <a:xfrm>
                      <a:off x="0" y="0"/>
                      <a:ext cx="5943600" cy="3677285"/>
                    </a:xfrm>
                    <a:prstGeom prst="rect">
                      <a:avLst/>
                    </a:prstGeom>
                  </pic:spPr>
                </pic:pic>
              </a:graphicData>
            </a:graphic>
          </wp:inline>
        </w:drawing>
      </w:r>
    </w:p>
    <w:p w14:paraId="45EFEAFE" w14:textId="0884C1C6" w:rsidR="00291447" w:rsidRPr="004D1DF3" w:rsidRDefault="00291447" w:rsidP="004D1DF3">
      <w:pPr>
        <w:pStyle w:val="BodyText"/>
      </w:pPr>
      <w:r w:rsidRPr="00291447">
        <w:rPr>
          <w:noProof/>
        </w:rPr>
        <w:drawing>
          <wp:inline distT="0" distB="0" distL="0" distR="0" wp14:anchorId="680A8326" wp14:editId="3B5770C2">
            <wp:extent cx="5943600" cy="3672840"/>
            <wp:effectExtent l="0" t="0" r="0" b="0"/>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pic:nvPicPr>
                  <pic:blipFill>
                    <a:blip r:embed="rId31"/>
                    <a:stretch>
                      <a:fillRect/>
                    </a:stretch>
                  </pic:blipFill>
                  <pic:spPr>
                    <a:xfrm>
                      <a:off x="0" y="0"/>
                      <a:ext cx="5943600" cy="3672840"/>
                    </a:xfrm>
                    <a:prstGeom prst="rect">
                      <a:avLst/>
                    </a:prstGeom>
                  </pic:spPr>
                </pic:pic>
              </a:graphicData>
            </a:graphic>
          </wp:inline>
        </w:drawing>
      </w:r>
    </w:p>
    <w:p w14:paraId="69951412" w14:textId="57456069" w:rsidR="00B902F1" w:rsidRDefault="00352249">
      <w:pPr>
        <w:pStyle w:val="Heading2"/>
      </w:pPr>
      <w:bookmarkStart w:id="72" w:name="_Toc104931908"/>
      <w:bookmarkStart w:id="73" w:name="X3011ad50d8a6e38d90a4c07467d9609102c5490"/>
      <w:bookmarkEnd w:id="71"/>
      <w:proofErr w:type="spellStart"/>
      <w:r>
        <w:lastRenderedPageBreak/>
        <w:t>Visualising</w:t>
      </w:r>
      <w:proofErr w:type="spellEnd"/>
      <w:r>
        <w:t xml:space="preserve"> unsuccessful crime distribution</w:t>
      </w:r>
      <w:bookmarkEnd w:id="72"/>
    </w:p>
    <w:p w14:paraId="1B907ED4" w14:textId="334929EA" w:rsidR="006938C7" w:rsidRPr="006938C7" w:rsidRDefault="00291447" w:rsidP="006938C7">
      <w:pPr>
        <w:pStyle w:val="BodyText"/>
      </w:pPr>
      <w:r w:rsidRPr="00291447">
        <w:rPr>
          <w:noProof/>
        </w:rPr>
        <w:drawing>
          <wp:inline distT="0" distB="0" distL="0" distR="0" wp14:anchorId="18D9CC7A" wp14:editId="7828FA1B">
            <wp:extent cx="5943600" cy="3693795"/>
            <wp:effectExtent l="0" t="0" r="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pic:nvPicPr>
                  <pic:blipFill>
                    <a:blip r:embed="rId32"/>
                    <a:stretch>
                      <a:fillRect/>
                    </a:stretch>
                  </pic:blipFill>
                  <pic:spPr>
                    <a:xfrm>
                      <a:off x="0" y="0"/>
                      <a:ext cx="5943600" cy="3693795"/>
                    </a:xfrm>
                    <a:prstGeom prst="rect">
                      <a:avLst/>
                    </a:prstGeom>
                  </pic:spPr>
                </pic:pic>
              </a:graphicData>
            </a:graphic>
          </wp:inline>
        </w:drawing>
      </w:r>
    </w:p>
    <w:p w14:paraId="172FD89F" w14:textId="570FDD7C" w:rsidR="00B902F1" w:rsidRDefault="00352249">
      <w:pPr>
        <w:pStyle w:val="Heading3"/>
      </w:pPr>
      <w:bookmarkStart w:id="74" w:name="_Toc104931909"/>
      <w:bookmarkStart w:id="75" w:name="unsuccessful-crime-distribution-for-2014"/>
      <w:r>
        <w:t>unsuccessful crime distribution for 2014</w:t>
      </w:r>
      <w:bookmarkEnd w:id="74"/>
    </w:p>
    <w:p w14:paraId="16B0CBAB" w14:textId="1C4ED919" w:rsidR="00291447" w:rsidRPr="00291447" w:rsidRDefault="00886A2D" w:rsidP="00291447">
      <w:pPr>
        <w:pStyle w:val="BodyText"/>
      </w:pPr>
      <w:r w:rsidRPr="00886A2D">
        <w:rPr>
          <w:noProof/>
        </w:rPr>
        <w:drawing>
          <wp:inline distT="0" distB="0" distL="0" distR="0" wp14:anchorId="17EB42D7" wp14:editId="6BC1C149">
            <wp:extent cx="5943600" cy="3689350"/>
            <wp:effectExtent l="0" t="0" r="0" b="0"/>
            <wp:docPr id="34" name="Picture 3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bar chart&#10;&#10;Description automatically generated"/>
                    <pic:cNvPicPr/>
                  </pic:nvPicPr>
                  <pic:blipFill>
                    <a:blip r:embed="rId33"/>
                    <a:stretch>
                      <a:fillRect/>
                    </a:stretch>
                  </pic:blipFill>
                  <pic:spPr>
                    <a:xfrm>
                      <a:off x="0" y="0"/>
                      <a:ext cx="5943600" cy="3689350"/>
                    </a:xfrm>
                    <a:prstGeom prst="rect">
                      <a:avLst/>
                    </a:prstGeom>
                  </pic:spPr>
                </pic:pic>
              </a:graphicData>
            </a:graphic>
          </wp:inline>
        </w:drawing>
      </w:r>
    </w:p>
    <w:p w14:paraId="21961CB0" w14:textId="0320EB7C" w:rsidR="00B902F1" w:rsidRDefault="00352249">
      <w:pPr>
        <w:pStyle w:val="Heading3"/>
      </w:pPr>
      <w:bookmarkStart w:id="76" w:name="_Toc104931910"/>
      <w:bookmarkStart w:id="77" w:name="unsuccessful-crime-distribution-for-2015"/>
      <w:bookmarkEnd w:id="75"/>
      <w:r>
        <w:lastRenderedPageBreak/>
        <w:t>unsuccessful crime distribution for 2015</w:t>
      </w:r>
      <w:bookmarkEnd w:id="76"/>
    </w:p>
    <w:p w14:paraId="20F69F22" w14:textId="2F5715C3" w:rsidR="00886A2D" w:rsidRPr="00886A2D" w:rsidRDefault="00886A2D" w:rsidP="00886A2D">
      <w:pPr>
        <w:pStyle w:val="BodyText"/>
      </w:pPr>
      <w:r w:rsidRPr="00886A2D">
        <w:rPr>
          <w:noProof/>
        </w:rPr>
        <w:drawing>
          <wp:inline distT="0" distB="0" distL="0" distR="0" wp14:anchorId="3AEA9B41" wp14:editId="5429BF76">
            <wp:extent cx="5943600" cy="3663315"/>
            <wp:effectExtent l="0" t="0" r="0" b="0"/>
            <wp:docPr id="35" name="Picture 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10;&#10;Description automatically generated"/>
                    <pic:cNvPicPr/>
                  </pic:nvPicPr>
                  <pic:blipFill>
                    <a:blip r:embed="rId34"/>
                    <a:stretch>
                      <a:fillRect/>
                    </a:stretch>
                  </pic:blipFill>
                  <pic:spPr>
                    <a:xfrm>
                      <a:off x="0" y="0"/>
                      <a:ext cx="5943600" cy="3663315"/>
                    </a:xfrm>
                    <a:prstGeom prst="rect">
                      <a:avLst/>
                    </a:prstGeom>
                  </pic:spPr>
                </pic:pic>
              </a:graphicData>
            </a:graphic>
          </wp:inline>
        </w:drawing>
      </w:r>
    </w:p>
    <w:p w14:paraId="16D74603" w14:textId="60A2E197" w:rsidR="00B902F1" w:rsidRDefault="00352249">
      <w:pPr>
        <w:pStyle w:val="Heading3"/>
      </w:pPr>
      <w:bookmarkStart w:id="78" w:name="_Toc104931911"/>
      <w:bookmarkStart w:id="79" w:name="unsuccessful-crime-distribution-for-2016"/>
      <w:bookmarkEnd w:id="77"/>
      <w:r>
        <w:t>unsuccessful crime distribution for 2016</w:t>
      </w:r>
      <w:bookmarkEnd w:id="78"/>
    </w:p>
    <w:p w14:paraId="63B541E2" w14:textId="562F77A6" w:rsidR="00886A2D" w:rsidRPr="00886A2D" w:rsidRDefault="00886A2D" w:rsidP="00886A2D">
      <w:pPr>
        <w:pStyle w:val="BodyText"/>
      </w:pPr>
      <w:r w:rsidRPr="00886A2D">
        <w:rPr>
          <w:noProof/>
        </w:rPr>
        <w:drawing>
          <wp:inline distT="0" distB="0" distL="0" distR="0" wp14:anchorId="760E106A" wp14:editId="6474D69B">
            <wp:extent cx="5943600" cy="3649980"/>
            <wp:effectExtent l="0" t="0" r="0" b="0"/>
            <wp:docPr id="36" name="Picture 3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bar chart&#10;&#10;Description automatically generated"/>
                    <pic:cNvPicPr/>
                  </pic:nvPicPr>
                  <pic:blipFill>
                    <a:blip r:embed="rId35"/>
                    <a:stretch>
                      <a:fillRect/>
                    </a:stretch>
                  </pic:blipFill>
                  <pic:spPr>
                    <a:xfrm>
                      <a:off x="0" y="0"/>
                      <a:ext cx="5943600" cy="3649980"/>
                    </a:xfrm>
                    <a:prstGeom prst="rect">
                      <a:avLst/>
                    </a:prstGeom>
                  </pic:spPr>
                </pic:pic>
              </a:graphicData>
            </a:graphic>
          </wp:inline>
        </w:drawing>
      </w:r>
    </w:p>
    <w:p w14:paraId="5BA58BCC" w14:textId="7159EFD1" w:rsidR="00B902F1" w:rsidRDefault="00352249">
      <w:pPr>
        <w:pStyle w:val="Heading3"/>
      </w:pPr>
      <w:bookmarkStart w:id="80" w:name="_Toc104931912"/>
      <w:bookmarkStart w:id="81" w:name="unsuccessful-crime-distribution-for-2017"/>
      <w:bookmarkEnd w:id="79"/>
      <w:r>
        <w:lastRenderedPageBreak/>
        <w:t>unsuccessful crime distribution for 2017</w:t>
      </w:r>
      <w:bookmarkEnd w:id="80"/>
    </w:p>
    <w:p w14:paraId="78F0FF7A" w14:textId="68048151" w:rsidR="00B902F1" w:rsidRDefault="00886A2D" w:rsidP="008D4A83">
      <w:pPr>
        <w:pStyle w:val="BodyText"/>
      </w:pPr>
      <w:r w:rsidRPr="00886A2D">
        <w:rPr>
          <w:noProof/>
        </w:rPr>
        <w:drawing>
          <wp:inline distT="0" distB="0" distL="0" distR="0" wp14:anchorId="1FCD076F" wp14:editId="641B0505">
            <wp:extent cx="5943600" cy="3599180"/>
            <wp:effectExtent l="0" t="0" r="0" b="0"/>
            <wp:docPr id="37" name="Picture 3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bar chart&#10;&#10;Description automatically generated"/>
                    <pic:cNvPicPr/>
                  </pic:nvPicPr>
                  <pic:blipFill>
                    <a:blip r:embed="rId36"/>
                    <a:stretch>
                      <a:fillRect/>
                    </a:stretch>
                  </pic:blipFill>
                  <pic:spPr>
                    <a:xfrm>
                      <a:off x="0" y="0"/>
                      <a:ext cx="5943600" cy="3599180"/>
                    </a:xfrm>
                    <a:prstGeom prst="rect">
                      <a:avLst/>
                    </a:prstGeom>
                  </pic:spPr>
                </pic:pic>
              </a:graphicData>
            </a:graphic>
          </wp:inline>
        </w:drawing>
      </w:r>
      <w:bookmarkStart w:id="82" w:name="find-top-counties-per-total-crime"/>
      <w:bookmarkEnd w:id="81"/>
    </w:p>
    <w:p w14:paraId="5085DA83" w14:textId="232C2554" w:rsidR="00B902F1" w:rsidRDefault="00352249">
      <w:pPr>
        <w:pStyle w:val="Heading4"/>
      </w:pPr>
      <w:bookmarkStart w:id="83" w:name="_Toc104931914"/>
      <w:bookmarkStart w:id="84" w:name="X87208917793fcdd2e6fd3e3c2d5ef67216a7628"/>
      <w:r>
        <w:t xml:space="preserve">Top five Counties with </w:t>
      </w:r>
      <w:r w:rsidR="006B64D8">
        <w:t>Highest</w:t>
      </w:r>
      <w:r>
        <w:t xml:space="preserve"> Crime Cases</w:t>
      </w:r>
      <w:bookmarkEnd w:id="83"/>
    </w:p>
    <w:p w14:paraId="5949234A" w14:textId="45824226" w:rsidR="00886A2D" w:rsidRPr="00886A2D" w:rsidRDefault="008D4A83" w:rsidP="00886A2D">
      <w:pPr>
        <w:pStyle w:val="BodyText"/>
      </w:pPr>
      <w:r w:rsidRPr="008D4A83">
        <w:rPr>
          <w:noProof/>
        </w:rPr>
        <w:drawing>
          <wp:inline distT="0" distB="0" distL="0" distR="0" wp14:anchorId="31308D23" wp14:editId="0C84FD68">
            <wp:extent cx="5943600" cy="3824605"/>
            <wp:effectExtent l="0" t="0" r="0" b="0"/>
            <wp:docPr id="43"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10;&#10;Description automatically generated with medium confidence"/>
                    <pic:cNvPicPr/>
                  </pic:nvPicPr>
                  <pic:blipFill>
                    <a:blip r:embed="rId37"/>
                    <a:stretch>
                      <a:fillRect/>
                    </a:stretch>
                  </pic:blipFill>
                  <pic:spPr>
                    <a:xfrm>
                      <a:off x="0" y="0"/>
                      <a:ext cx="5943600" cy="3824605"/>
                    </a:xfrm>
                    <a:prstGeom prst="rect">
                      <a:avLst/>
                    </a:prstGeom>
                  </pic:spPr>
                </pic:pic>
              </a:graphicData>
            </a:graphic>
          </wp:inline>
        </w:drawing>
      </w:r>
    </w:p>
    <w:p w14:paraId="3A1CC2B6" w14:textId="0BDFD485" w:rsidR="00B902F1" w:rsidRDefault="00352249">
      <w:pPr>
        <w:pStyle w:val="Heading3"/>
      </w:pPr>
      <w:bookmarkStart w:id="85" w:name="_Toc104931915"/>
      <w:bookmarkStart w:id="86" w:name="Xe3d2bb7cadf8556950e4e629ff0d52ab7b52a24"/>
      <w:bookmarkEnd w:id="82"/>
      <w:bookmarkEnd w:id="84"/>
      <w:r>
        <w:lastRenderedPageBreak/>
        <w:t xml:space="preserve">Counties with </w:t>
      </w:r>
      <w:r w:rsidR="00D8355F">
        <w:t xml:space="preserve">the </w:t>
      </w:r>
      <w:r>
        <w:t>most Crimes from 2014 to 2017</w:t>
      </w:r>
      <w:bookmarkEnd w:id="85"/>
    </w:p>
    <w:p w14:paraId="0696B867" w14:textId="3AD0C0ED" w:rsidR="006B64D8" w:rsidRDefault="008D4A83" w:rsidP="006B64D8">
      <w:pPr>
        <w:pStyle w:val="BodyText"/>
      </w:pPr>
      <w:r w:rsidRPr="008D4A83">
        <w:rPr>
          <w:noProof/>
        </w:rPr>
        <w:drawing>
          <wp:inline distT="0" distB="0" distL="0" distR="0" wp14:anchorId="54BBF738" wp14:editId="02BDD741">
            <wp:extent cx="5943600" cy="3742055"/>
            <wp:effectExtent l="0" t="0" r="0" b="0"/>
            <wp:docPr id="44" name="Picture 4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bar chart&#10;&#10;Description automatically generated"/>
                    <pic:cNvPicPr/>
                  </pic:nvPicPr>
                  <pic:blipFill>
                    <a:blip r:embed="rId38"/>
                    <a:stretch>
                      <a:fillRect/>
                    </a:stretch>
                  </pic:blipFill>
                  <pic:spPr>
                    <a:xfrm>
                      <a:off x="0" y="0"/>
                      <a:ext cx="5943600" cy="3742055"/>
                    </a:xfrm>
                    <a:prstGeom prst="rect">
                      <a:avLst/>
                    </a:prstGeom>
                  </pic:spPr>
                </pic:pic>
              </a:graphicData>
            </a:graphic>
          </wp:inline>
        </w:drawing>
      </w:r>
    </w:p>
    <w:p w14:paraId="75861B17" w14:textId="30D39691" w:rsidR="00DE773D" w:rsidRPr="006B64D8" w:rsidRDefault="00561AD8" w:rsidP="006B64D8">
      <w:pPr>
        <w:pStyle w:val="BodyText"/>
      </w:pPr>
      <w:r>
        <w:t xml:space="preserve">Plotted are five counties with the most crimes from 2014 to 2017 in which Metropolitan and city topped the group.  </w:t>
      </w:r>
    </w:p>
    <w:p w14:paraId="7C6681E7" w14:textId="42E6F8AC" w:rsidR="00B902F1" w:rsidRDefault="00352249">
      <w:pPr>
        <w:pStyle w:val="Heading3"/>
      </w:pPr>
      <w:bookmarkStart w:id="87" w:name="_Toc104931916"/>
      <w:bookmarkStart w:id="88" w:name="Xa5168e62a44a623eaa78aa8814e23010686658c"/>
      <w:bookmarkEnd w:id="86"/>
      <w:r>
        <w:lastRenderedPageBreak/>
        <w:t xml:space="preserve">Total Crimes from 2014 to 2017 with a </w:t>
      </w:r>
      <w:r w:rsidR="008D4A83">
        <w:t>V</w:t>
      </w:r>
      <w:r w:rsidR="00D8355F">
        <w:t>ioli</w:t>
      </w:r>
      <w:r w:rsidR="008D4A83">
        <w:t>n</w:t>
      </w:r>
      <w:r>
        <w:t xml:space="preserve"> plot</w:t>
      </w:r>
      <w:bookmarkEnd w:id="87"/>
    </w:p>
    <w:p w14:paraId="2BB143ED" w14:textId="5EFE67E5" w:rsidR="008D4A83" w:rsidRPr="008D4A83" w:rsidRDefault="008D4A83" w:rsidP="008D4A83">
      <w:pPr>
        <w:pStyle w:val="BodyText"/>
      </w:pPr>
      <w:r w:rsidRPr="008D4A83">
        <w:rPr>
          <w:noProof/>
        </w:rPr>
        <w:drawing>
          <wp:inline distT="0" distB="0" distL="0" distR="0" wp14:anchorId="60E4A863" wp14:editId="3A76C27E">
            <wp:extent cx="5943600" cy="3616960"/>
            <wp:effectExtent l="0" t="0" r="0" b="0"/>
            <wp:docPr id="45" name="Picture 4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10;&#10;Description automatically generated"/>
                    <pic:cNvPicPr/>
                  </pic:nvPicPr>
                  <pic:blipFill>
                    <a:blip r:embed="rId39"/>
                    <a:stretch>
                      <a:fillRect/>
                    </a:stretch>
                  </pic:blipFill>
                  <pic:spPr>
                    <a:xfrm>
                      <a:off x="0" y="0"/>
                      <a:ext cx="5943600" cy="3616960"/>
                    </a:xfrm>
                    <a:prstGeom prst="rect">
                      <a:avLst/>
                    </a:prstGeom>
                  </pic:spPr>
                </pic:pic>
              </a:graphicData>
            </a:graphic>
          </wp:inline>
        </w:drawing>
      </w:r>
    </w:p>
    <w:p w14:paraId="3B283653" w14:textId="40B77347" w:rsidR="006B64D8" w:rsidRPr="006B64D8" w:rsidRDefault="006B64D8" w:rsidP="006B64D8">
      <w:pPr>
        <w:pStyle w:val="BodyText"/>
      </w:pPr>
      <w:r w:rsidRPr="006B64D8">
        <w:rPr>
          <w:noProof/>
        </w:rPr>
        <w:drawing>
          <wp:inline distT="0" distB="0" distL="0" distR="0" wp14:anchorId="58CE3C3D" wp14:editId="18607B4D">
            <wp:extent cx="5943600" cy="3631565"/>
            <wp:effectExtent l="0" t="0" r="0" b="0"/>
            <wp:docPr id="41" name="Picture 4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ar chart&#10;&#10;Description automatically generated"/>
                    <pic:cNvPicPr/>
                  </pic:nvPicPr>
                  <pic:blipFill>
                    <a:blip r:embed="rId40"/>
                    <a:stretch>
                      <a:fillRect/>
                    </a:stretch>
                  </pic:blipFill>
                  <pic:spPr>
                    <a:xfrm>
                      <a:off x="0" y="0"/>
                      <a:ext cx="5943600" cy="3631565"/>
                    </a:xfrm>
                    <a:prstGeom prst="rect">
                      <a:avLst/>
                    </a:prstGeom>
                  </pic:spPr>
                </pic:pic>
              </a:graphicData>
            </a:graphic>
          </wp:inline>
        </w:drawing>
      </w:r>
    </w:p>
    <w:p w14:paraId="2E61B6C5" w14:textId="5A3919B8" w:rsidR="006B64D8" w:rsidRPr="006B64D8" w:rsidRDefault="00DE773D" w:rsidP="006B64D8">
      <w:pPr>
        <w:pStyle w:val="BodyText"/>
      </w:pPr>
      <w:bookmarkStart w:id="89" w:name="average-crime-distribution-for-each-year"/>
      <w:bookmarkEnd w:id="88"/>
      <w:r>
        <w:t>It is no doubt th</w:t>
      </w:r>
      <w:r w:rsidR="00D8355F">
        <w:t>at</w:t>
      </w:r>
      <w:r>
        <w:t xml:space="preserve"> 2014 is seen to record the higher number of crimes whilst 2017 had the lowest. It is also seen that there was a consistent decrease from 2014 </w:t>
      </w:r>
      <w:proofErr w:type="gramStart"/>
      <w:r>
        <w:t>to  2016</w:t>
      </w:r>
      <w:proofErr w:type="gramEnd"/>
      <w:r>
        <w:t>.</w:t>
      </w:r>
    </w:p>
    <w:p w14:paraId="228D8869" w14:textId="39C1F1E2" w:rsidR="00B902F1" w:rsidRDefault="00352249">
      <w:pPr>
        <w:pStyle w:val="Heading3"/>
      </w:pPr>
      <w:bookmarkStart w:id="90" w:name="_Toc104931918"/>
      <w:bookmarkStart w:id="91" w:name="average-robbery-within-each-year"/>
      <w:bookmarkEnd w:id="89"/>
      <w:r>
        <w:lastRenderedPageBreak/>
        <w:t>Average Robbery Within Each Year</w:t>
      </w:r>
      <w:bookmarkEnd w:id="90"/>
    </w:p>
    <w:p w14:paraId="2AB6F42B" w14:textId="0AB319B0" w:rsidR="00B902F1" w:rsidRDefault="00352249">
      <w:pPr>
        <w:pStyle w:val="Heading4"/>
      </w:pPr>
      <w:bookmarkStart w:id="92" w:name="_Toc104931919"/>
      <w:bookmarkStart w:id="93" w:name="for-2014"/>
      <w:r>
        <w:t>for 2014</w:t>
      </w:r>
      <w:bookmarkEnd w:id="92"/>
    </w:p>
    <w:p w14:paraId="13ED33F5" w14:textId="34FD8903" w:rsidR="008D4A83" w:rsidRDefault="008D4A83" w:rsidP="008D4A83">
      <w:pPr>
        <w:pStyle w:val="BodyText"/>
      </w:pPr>
      <w:r w:rsidRPr="006B64D8">
        <w:rPr>
          <w:noProof/>
        </w:rPr>
        <w:drawing>
          <wp:inline distT="0" distB="0" distL="0" distR="0" wp14:anchorId="7D7E0171" wp14:editId="7C8B729A">
            <wp:extent cx="5943600" cy="3681095"/>
            <wp:effectExtent l="0" t="0" r="0" b="0"/>
            <wp:docPr id="42" name="Picture 4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ar chart&#10;&#10;Description automatically generated"/>
                    <pic:cNvPicPr/>
                  </pic:nvPicPr>
                  <pic:blipFill>
                    <a:blip r:embed="rId41"/>
                    <a:stretch>
                      <a:fillRect/>
                    </a:stretch>
                  </pic:blipFill>
                  <pic:spPr>
                    <a:xfrm>
                      <a:off x="0" y="0"/>
                      <a:ext cx="5943600" cy="3681095"/>
                    </a:xfrm>
                    <a:prstGeom prst="rect">
                      <a:avLst/>
                    </a:prstGeom>
                  </pic:spPr>
                </pic:pic>
              </a:graphicData>
            </a:graphic>
          </wp:inline>
        </w:drawing>
      </w:r>
    </w:p>
    <w:p w14:paraId="21513D44" w14:textId="5B9C7FBC" w:rsidR="008D4A83" w:rsidRPr="008D4A83" w:rsidRDefault="00474846" w:rsidP="008D4A83">
      <w:pPr>
        <w:pStyle w:val="BodyText"/>
      </w:pPr>
      <w:r>
        <w:t xml:space="preserve">The average crime distribution for only Robbery in 2014. It can be observed that January recorded the most robbery cases in 2014 </w:t>
      </w:r>
      <w:r w:rsidR="00732653">
        <w:t xml:space="preserve">with about 1450 as compared to December which had  </w:t>
      </w:r>
      <w:r>
        <w:t xml:space="preserve"> </w:t>
      </w:r>
      <w:r w:rsidR="00732653">
        <w:t xml:space="preserve">1200. </w:t>
      </w:r>
    </w:p>
    <w:p w14:paraId="47C1EF29" w14:textId="61B3EBE6" w:rsidR="00B902F1" w:rsidRDefault="00352249">
      <w:pPr>
        <w:pStyle w:val="Heading3"/>
      </w:pPr>
      <w:bookmarkStart w:id="94" w:name="_Toc104931920"/>
      <w:bookmarkStart w:id="95" w:name="for-2015"/>
      <w:bookmarkEnd w:id="91"/>
      <w:bookmarkEnd w:id="93"/>
      <w:r>
        <w:lastRenderedPageBreak/>
        <w:t>for 2015</w:t>
      </w:r>
      <w:bookmarkEnd w:id="94"/>
    </w:p>
    <w:p w14:paraId="4E6DC885" w14:textId="314F25C2" w:rsidR="00474846" w:rsidRDefault="00474846" w:rsidP="00474846">
      <w:pPr>
        <w:pStyle w:val="BodyText"/>
      </w:pPr>
      <w:r w:rsidRPr="00474846">
        <w:rPr>
          <w:noProof/>
        </w:rPr>
        <w:drawing>
          <wp:inline distT="0" distB="0" distL="0" distR="0" wp14:anchorId="11F79F27" wp14:editId="6FAD01E3">
            <wp:extent cx="5943600" cy="3737610"/>
            <wp:effectExtent l="0" t="0" r="0" b="0"/>
            <wp:docPr id="46" name="Picture 4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bar chart&#10;&#10;Description automatically generated"/>
                    <pic:cNvPicPr/>
                  </pic:nvPicPr>
                  <pic:blipFill>
                    <a:blip r:embed="rId42"/>
                    <a:stretch>
                      <a:fillRect/>
                    </a:stretch>
                  </pic:blipFill>
                  <pic:spPr>
                    <a:xfrm>
                      <a:off x="0" y="0"/>
                      <a:ext cx="5943600" cy="3737610"/>
                    </a:xfrm>
                    <a:prstGeom prst="rect">
                      <a:avLst/>
                    </a:prstGeom>
                  </pic:spPr>
                </pic:pic>
              </a:graphicData>
            </a:graphic>
          </wp:inline>
        </w:drawing>
      </w:r>
    </w:p>
    <w:p w14:paraId="44684BEF" w14:textId="48DED11E" w:rsidR="00732653" w:rsidRPr="00474846" w:rsidRDefault="00732653" w:rsidP="00474846">
      <w:pPr>
        <w:pStyle w:val="BodyText"/>
      </w:pPr>
      <w:r>
        <w:t xml:space="preserve">In </w:t>
      </w:r>
      <w:r w:rsidR="005F2CB2">
        <w:t>2015, March</w:t>
      </w:r>
      <w:r w:rsidR="001858AB">
        <w:t xml:space="preserve"> and July recorded the highest robbery cases with </w:t>
      </w:r>
      <w:r w:rsidR="00D8355F">
        <w:t xml:space="preserve">an </w:t>
      </w:r>
      <w:r w:rsidR="001858AB">
        <w:t xml:space="preserve">estimated 1500 to December which recorded the lowest with cases of robbery </w:t>
      </w:r>
      <w:r w:rsidR="00D8355F">
        <w:t xml:space="preserve">of </w:t>
      </w:r>
      <w:r w:rsidR="001858AB">
        <w:t xml:space="preserve">around 1000. </w:t>
      </w:r>
    </w:p>
    <w:p w14:paraId="7600D40E" w14:textId="5B2E432C" w:rsidR="00B902F1" w:rsidRDefault="00352249">
      <w:pPr>
        <w:pStyle w:val="Heading4"/>
      </w:pPr>
      <w:bookmarkStart w:id="96" w:name="_Toc104931921"/>
      <w:bookmarkStart w:id="97" w:name="for-2016"/>
      <w:r>
        <w:lastRenderedPageBreak/>
        <w:t>for 2016</w:t>
      </w:r>
      <w:bookmarkEnd w:id="96"/>
    </w:p>
    <w:p w14:paraId="18D3C36E" w14:textId="1FAA3554" w:rsidR="00474846" w:rsidRDefault="00474846" w:rsidP="00474846">
      <w:pPr>
        <w:pStyle w:val="BodyText"/>
      </w:pPr>
      <w:r w:rsidRPr="00474846">
        <w:rPr>
          <w:noProof/>
        </w:rPr>
        <w:drawing>
          <wp:inline distT="0" distB="0" distL="0" distR="0" wp14:anchorId="6C4B8C43" wp14:editId="36F428BD">
            <wp:extent cx="5943600" cy="3592195"/>
            <wp:effectExtent l="0" t="0" r="0" b="0"/>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43"/>
                    <a:stretch>
                      <a:fillRect/>
                    </a:stretch>
                  </pic:blipFill>
                  <pic:spPr>
                    <a:xfrm>
                      <a:off x="0" y="0"/>
                      <a:ext cx="5943600" cy="3592195"/>
                    </a:xfrm>
                    <a:prstGeom prst="rect">
                      <a:avLst/>
                    </a:prstGeom>
                  </pic:spPr>
                </pic:pic>
              </a:graphicData>
            </a:graphic>
          </wp:inline>
        </w:drawing>
      </w:r>
    </w:p>
    <w:p w14:paraId="5FCCA7E9" w14:textId="75075843" w:rsidR="001858AB" w:rsidRDefault="001858AB" w:rsidP="00474846">
      <w:pPr>
        <w:pStyle w:val="BodyText"/>
      </w:pPr>
      <w:r>
        <w:t xml:space="preserve">Once again, January recorded the highest robbery crime cases. </w:t>
      </w:r>
      <w:r w:rsidR="007E09AB">
        <w:t>This time, April was next with an estimated 1220 cases of robbery compared to about 1240 in January.</w:t>
      </w:r>
      <w:r>
        <w:t xml:space="preserve"> </w:t>
      </w:r>
    </w:p>
    <w:p w14:paraId="2000396B" w14:textId="77777777" w:rsidR="00474846" w:rsidRPr="00474846" w:rsidRDefault="00474846" w:rsidP="00474846">
      <w:pPr>
        <w:pStyle w:val="BodyText"/>
      </w:pPr>
    </w:p>
    <w:p w14:paraId="18D406F6" w14:textId="4FCBAAE8" w:rsidR="00B902F1" w:rsidRDefault="00352249">
      <w:pPr>
        <w:pStyle w:val="Heading4"/>
      </w:pPr>
      <w:bookmarkStart w:id="98" w:name="_Toc104931922"/>
      <w:bookmarkStart w:id="99" w:name="for-2017"/>
      <w:bookmarkEnd w:id="97"/>
      <w:r>
        <w:lastRenderedPageBreak/>
        <w:t>for 2017</w:t>
      </w:r>
      <w:bookmarkEnd w:id="98"/>
    </w:p>
    <w:p w14:paraId="536874BA" w14:textId="2EC7DD7B" w:rsidR="00474846" w:rsidRDefault="00474846" w:rsidP="00474846">
      <w:pPr>
        <w:pStyle w:val="BodyText"/>
      </w:pPr>
      <w:r w:rsidRPr="00474846">
        <w:rPr>
          <w:noProof/>
        </w:rPr>
        <w:drawing>
          <wp:inline distT="0" distB="0" distL="0" distR="0" wp14:anchorId="44887919" wp14:editId="5783E28F">
            <wp:extent cx="5943600" cy="3592195"/>
            <wp:effectExtent l="0" t="0" r="0" b="0"/>
            <wp:docPr id="48" name="Picture 4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ar chart&#10;&#10;Description automatically generated"/>
                    <pic:cNvPicPr/>
                  </pic:nvPicPr>
                  <pic:blipFill>
                    <a:blip r:embed="rId44"/>
                    <a:stretch>
                      <a:fillRect/>
                    </a:stretch>
                  </pic:blipFill>
                  <pic:spPr>
                    <a:xfrm>
                      <a:off x="0" y="0"/>
                      <a:ext cx="5943600" cy="3592195"/>
                    </a:xfrm>
                    <a:prstGeom prst="rect">
                      <a:avLst/>
                    </a:prstGeom>
                  </pic:spPr>
                </pic:pic>
              </a:graphicData>
            </a:graphic>
          </wp:inline>
        </w:drawing>
      </w:r>
    </w:p>
    <w:p w14:paraId="273CFE9A" w14:textId="1B495E52" w:rsidR="007E09AB" w:rsidRDefault="005F2CB2" w:rsidP="007E09AB">
      <w:pPr>
        <w:pStyle w:val="BodyText"/>
      </w:pPr>
      <w:r>
        <w:t>March</w:t>
      </w:r>
      <w:r w:rsidR="007E09AB">
        <w:t xml:space="preserve"> 2017 topped with about </w:t>
      </w:r>
      <w:r w:rsidR="001C6C71">
        <w:t xml:space="preserve">1350 robbery cases. Next to it is January </w:t>
      </w:r>
      <w:r w:rsidR="00D8355F">
        <w:t>which</w:t>
      </w:r>
      <w:r w:rsidR="001C6C71">
        <w:t xml:space="preserve"> </w:t>
      </w:r>
      <w:r w:rsidR="007E09AB">
        <w:t>recorded 1</w:t>
      </w:r>
      <w:r w:rsidR="001C6C71">
        <w:t>3</w:t>
      </w:r>
      <w:r w:rsidR="007E09AB">
        <w:t xml:space="preserve">00 to December which recorded the lowest with cases of robbery around 1000. </w:t>
      </w:r>
    </w:p>
    <w:p w14:paraId="7EDA5364" w14:textId="264DC792" w:rsidR="001C6C71" w:rsidRPr="00474846" w:rsidRDefault="001C6C71" w:rsidP="007E09AB">
      <w:pPr>
        <w:pStyle w:val="BodyText"/>
      </w:pPr>
      <w:r>
        <w:t xml:space="preserve">It can be concluded that, from 2014 to 2017, January had the highest number of robbery cases whilst December recorded the least consistently. </w:t>
      </w:r>
    </w:p>
    <w:p w14:paraId="2983A826" w14:textId="77777777" w:rsidR="00474846" w:rsidRPr="00474846" w:rsidRDefault="00474846" w:rsidP="00474846">
      <w:pPr>
        <w:pStyle w:val="BodyText"/>
      </w:pPr>
    </w:p>
    <w:p w14:paraId="5C40CA6D" w14:textId="77777777" w:rsidR="00B902F1" w:rsidRDefault="00352249">
      <w:pPr>
        <w:pStyle w:val="Heading1"/>
      </w:pPr>
      <w:bookmarkStart w:id="100" w:name="_Toc104931924"/>
      <w:bookmarkStart w:id="101" w:name="X6ab6cf188ca01d271e70c9a874fdfc2d1d982c7"/>
      <w:bookmarkEnd w:id="61"/>
      <w:bookmarkEnd w:id="73"/>
      <w:bookmarkEnd w:id="95"/>
      <w:bookmarkEnd w:id="99"/>
      <w:r>
        <w:t>Critical Review of the Visualisation Tools:</w:t>
      </w:r>
      <w:bookmarkEnd w:id="100"/>
      <w:r>
        <w:t xml:space="preserve"> </w:t>
      </w:r>
    </w:p>
    <w:p w14:paraId="3CA2AB83" w14:textId="6CD5C9BF" w:rsidR="00B902F1" w:rsidRDefault="00352249">
      <w:pPr>
        <w:pStyle w:val="FirstParagraph"/>
      </w:pPr>
      <w:r>
        <w:t xml:space="preserve">The advanced exploratory data analysis was done by using various </w:t>
      </w:r>
      <w:proofErr w:type="spellStart"/>
      <w:r>
        <w:t>visualis</w:t>
      </w:r>
      <w:r w:rsidR="00D8355F">
        <w:t>a</w:t>
      </w:r>
      <w:r>
        <w:t>tion</w:t>
      </w:r>
      <w:proofErr w:type="spellEnd"/>
      <w:r>
        <w:t xml:space="preserve"> tools. However, some were more effective than others in terms of appearance and readability. Some too could give a</w:t>
      </w:r>
      <w:r w:rsidR="00D8355F">
        <w:t>n</w:t>
      </w:r>
      <w:r>
        <w:t xml:space="preserve"> aesthetic look and could make decision</w:t>
      </w:r>
      <w:r w:rsidR="00D8355F">
        <w:t>-</w:t>
      </w:r>
      <w:r>
        <w:t xml:space="preserve">making easy by making it less difficult for everyone </w:t>
      </w:r>
      <w:r w:rsidR="00D8355F">
        <w:t>to comprehend</w:t>
      </w:r>
      <w:r>
        <w:t xml:space="preserve"> the.</w:t>
      </w:r>
    </w:p>
    <w:p w14:paraId="1EA5279D" w14:textId="060F6126" w:rsidR="009D0355" w:rsidRDefault="00352249">
      <w:pPr>
        <w:pStyle w:val="BodyText"/>
      </w:pPr>
      <w:r>
        <w:t>For instance, figures which ha</w:t>
      </w:r>
      <w:r w:rsidR="00D8355F">
        <w:t>ve</w:t>
      </w:r>
      <w:r>
        <w:t xml:space="preserve"> fills, labels</w:t>
      </w:r>
      <w:r w:rsidR="00D8355F">
        <w:t>,</w:t>
      </w:r>
      <w:r>
        <w:t xml:space="preserve"> and themes give more accurate and vivid information than those which did not. </w:t>
      </w:r>
    </w:p>
    <w:p w14:paraId="6E70435B" w14:textId="63593B6C" w:rsidR="009D0355" w:rsidRDefault="009D0355">
      <w:pPr>
        <w:pStyle w:val="BodyText"/>
      </w:pPr>
      <w:r w:rsidRPr="009D0355">
        <w:rPr>
          <w:noProof/>
        </w:rPr>
        <w:lastRenderedPageBreak/>
        <w:drawing>
          <wp:inline distT="0" distB="0" distL="0" distR="0" wp14:anchorId="714981D0" wp14:editId="5E2C5954">
            <wp:extent cx="5943600" cy="3567430"/>
            <wp:effectExtent l="0" t="0" r="0" b="0"/>
            <wp:docPr id="49" name="Picture 4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bar chart&#10;&#10;Description automatically generated"/>
                    <pic:cNvPicPr/>
                  </pic:nvPicPr>
                  <pic:blipFill>
                    <a:blip r:embed="rId45"/>
                    <a:stretch>
                      <a:fillRect/>
                    </a:stretch>
                  </pic:blipFill>
                  <pic:spPr>
                    <a:xfrm>
                      <a:off x="0" y="0"/>
                      <a:ext cx="5943600" cy="3567430"/>
                    </a:xfrm>
                    <a:prstGeom prst="rect">
                      <a:avLst/>
                    </a:prstGeom>
                  </pic:spPr>
                </pic:pic>
              </a:graphicData>
            </a:graphic>
          </wp:inline>
        </w:drawing>
      </w:r>
    </w:p>
    <w:p w14:paraId="782DC093" w14:textId="77777777" w:rsidR="009D0355" w:rsidRDefault="009D0355">
      <w:pPr>
        <w:pStyle w:val="BodyText"/>
      </w:pPr>
    </w:p>
    <w:p w14:paraId="479A9A5B" w14:textId="10DC89E3" w:rsidR="00B902F1" w:rsidRDefault="00352249">
      <w:pPr>
        <w:pStyle w:val="BodyText"/>
      </w:pPr>
      <w:r>
        <w:t>Again, those which have no label fills</w:t>
      </w:r>
      <w:r w:rsidR="00D8355F">
        <w:t>,</w:t>
      </w:r>
      <w:r>
        <w:t xml:space="preserve"> and themes gave no information and </w:t>
      </w:r>
      <w:r w:rsidR="00D8355F">
        <w:t xml:space="preserve">were </w:t>
      </w:r>
      <w:r>
        <w:t>ambiguous to read. Just Looking at them gave no adequate information as compared to th</w:t>
      </w:r>
      <w:r w:rsidR="009D0355">
        <w:t xml:space="preserve">e </w:t>
      </w:r>
      <w:r>
        <w:t>former.</w:t>
      </w:r>
      <w:r w:rsidR="009D0355" w:rsidRPr="009D0355">
        <w:rPr>
          <w:noProof/>
        </w:rPr>
        <w:t xml:space="preserve"> </w:t>
      </w:r>
      <w:r w:rsidR="009D0355" w:rsidRPr="009D0355">
        <w:rPr>
          <w:noProof/>
        </w:rPr>
        <w:drawing>
          <wp:inline distT="0" distB="0" distL="0" distR="0" wp14:anchorId="295C400F" wp14:editId="534E0CA7">
            <wp:extent cx="5943600" cy="3432810"/>
            <wp:effectExtent l="0" t="0" r="0" b="0"/>
            <wp:docPr id="50" name="Picture 5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ar chart, histogram&#10;&#10;Description automatically generated"/>
                    <pic:cNvPicPr/>
                  </pic:nvPicPr>
                  <pic:blipFill>
                    <a:blip r:embed="rId46"/>
                    <a:stretch>
                      <a:fillRect/>
                    </a:stretch>
                  </pic:blipFill>
                  <pic:spPr>
                    <a:xfrm>
                      <a:off x="0" y="0"/>
                      <a:ext cx="5943600" cy="3432810"/>
                    </a:xfrm>
                    <a:prstGeom prst="rect">
                      <a:avLst/>
                    </a:prstGeom>
                  </pic:spPr>
                </pic:pic>
              </a:graphicData>
            </a:graphic>
          </wp:inline>
        </w:drawing>
      </w:r>
    </w:p>
    <w:p w14:paraId="11205FC4" w14:textId="77777777" w:rsidR="00B902F1" w:rsidRDefault="00352249">
      <w:pPr>
        <w:pStyle w:val="Heading1"/>
      </w:pPr>
      <w:bookmarkStart w:id="102" w:name="_Toc104931925"/>
      <w:bookmarkStart w:id="103" w:name="predictive-analysis"/>
      <w:bookmarkEnd w:id="101"/>
      <w:r>
        <w:lastRenderedPageBreak/>
        <w:t>Predictive Analysis:</w:t>
      </w:r>
      <w:bookmarkEnd w:id="102"/>
      <w:r>
        <w:t xml:space="preserve"> </w:t>
      </w:r>
    </w:p>
    <w:p w14:paraId="2206995A" w14:textId="4D5982EE" w:rsidR="00B902F1" w:rsidRDefault="00352249">
      <w:pPr>
        <w:pStyle w:val="FirstParagraph"/>
      </w:pPr>
      <w:r>
        <w:t>Predictive analysis is simply forecasting the future using data combined with statistical modeling through machine learning. The data in this case can be historical, that is, having a look at past events and real-time data, events happening currently around us.  The data collected is of no use unless some useful information is derived from it. Therefore, it is essential to think of some predictive analysis for analyzing data and to get meaningful information</w:t>
      </w:r>
      <w:r w:rsidR="00D525F5">
        <w:fldChar w:fldCharType="begin"/>
      </w:r>
      <w:r w:rsidR="00D8355F">
        <w:instrText xml:space="preserve"> ADDIN EN.CITE &lt;EndNote&gt;&lt;Cite&gt;&lt;Author&gt;Dash&lt;/Author&gt;&lt;Year&gt;2015&lt;/Year&gt;&lt;RecNum&gt;11&lt;/RecNum&gt;&lt;DisplayText&gt;(Dash, Panigrahi et al. 2015)&lt;/DisplayText&gt;&lt;record&gt;&lt;rec-number&gt;11&lt;/rec-number&gt;&lt;foreign-keys&gt;&lt;key app="EN" db-id="t09pa0wwgxsxther02npe9vr2sssxf5vx2dv" timestamp="1653962146"&gt;11&lt;/key&gt;&lt;/foreign-keys&gt;&lt;ref-type name="Electronic Book"&gt;44&lt;/ref-type&gt;&lt;contributors&gt;&lt;authors&gt;&lt;author&gt;Dash, Subhransu Sekhar&lt;/author&gt;&lt;author&gt;Panigrahi, Bijaya Ketan&lt;/author&gt;&lt;author&gt;Suresh, L. Padma&lt;/author&gt;&lt;/authors&gt;&lt;/contributors&gt;&lt;titles&gt;&lt;title&gt;Artificial Intelligence and Evolutionary Algorithms in Engineering Systems : Proceedings of ICAEES 2014, Volume 1&lt;/title&gt;&lt;secondary-title&gt;Advances in Intelligent Systems and Computing,&lt;/secondary-title&gt;&lt;/titles&gt;&lt;pages&gt;1 online resource (XVII, 862 pages 376 illustrations)&lt;/pages&gt;&lt;edition&gt;1st&lt;/edition&gt;&lt;keywords&gt;&lt;keyword&gt;Artificial intelligence.&lt;/keyword&gt;&lt;keyword&gt;Computational intelligence.&lt;/keyword&gt;&lt;keyword&gt;Image processing.&lt;/keyword&gt;&lt;keyword&gt;Signal processing.&lt;/keyword&gt;&lt;keyword&gt;Speech processing systems.&lt;/keyword&gt;&lt;keyword&gt;Signal, Image and Speech Processing.&lt;/keyword&gt;&lt;/keywords&gt;&lt;dates&gt;&lt;year&gt;2015&lt;/year&gt;&lt;/dates&gt;&lt;pub-location&gt;New Delhi&lt;/pub-location&gt;&lt;publisher&gt;Springer India : Imprint: Springer,&lt;/publisher&gt;&lt;isbn&gt;9788132221265&amp;#xD;2194-5357 ;&lt;/isbn&gt;&lt;accession-num&gt;21738468&lt;/accession-num&gt;&lt;urls&gt;&lt;/urls&gt;&lt;electronic-resource-num&gt;10.1007/978-81-322-2126-5&lt;/electronic-resource-num&gt;&lt;/record&gt;&lt;/Cite&gt;&lt;/EndNote&gt;</w:instrText>
      </w:r>
      <w:r w:rsidR="00D525F5">
        <w:fldChar w:fldCharType="separate"/>
      </w:r>
      <w:r w:rsidR="00D8355F">
        <w:rPr>
          <w:noProof/>
        </w:rPr>
        <w:t>(Dash, Panigrahi et al. 2015)</w:t>
      </w:r>
      <w:r w:rsidR="00D525F5">
        <w:fldChar w:fldCharType="end"/>
      </w:r>
      <w:r w:rsidR="005F2CB2">
        <w:t>.</w:t>
      </w:r>
    </w:p>
    <w:p w14:paraId="7235DF8B" w14:textId="46E08ECC" w:rsidR="00B902F1" w:rsidRDefault="00352249">
      <w:pPr>
        <w:pStyle w:val="BodyText"/>
      </w:pPr>
      <w:r>
        <w:t xml:space="preserve">In this session, we will make predictions using regression, </w:t>
      </w:r>
      <w:r w:rsidR="00AC3D22">
        <w:t>clustering,</w:t>
      </w:r>
      <w:r>
        <w:t xml:space="preserve"> and classification.</w:t>
      </w:r>
    </w:p>
    <w:p w14:paraId="17CDCD23" w14:textId="77777777" w:rsidR="00B902F1" w:rsidRDefault="00352249">
      <w:pPr>
        <w:pStyle w:val="Heading2"/>
      </w:pPr>
      <w:bookmarkStart w:id="104" w:name="_Toc104931926"/>
      <w:bookmarkStart w:id="105" w:name="covariance-and-correlation-analysis"/>
      <w:r>
        <w:t>Covariance and Correlation Analysis:</w:t>
      </w:r>
      <w:bookmarkEnd w:id="104"/>
      <w:r>
        <w:t xml:space="preserve"> </w:t>
      </w:r>
    </w:p>
    <w:p w14:paraId="4D437215" w14:textId="4A7DF386" w:rsidR="00B902F1" w:rsidRDefault="00352249">
      <w:pPr>
        <w:pStyle w:val="FirstParagraph"/>
      </w:pPr>
      <w:r>
        <w:t xml:space="preserve">There is </w:t>
      </w:r>
      <w:r w:rsidR="00D8355F">
        <w:t>a</w:t>
      </w:r>
      <w:r>
        <w:t xml:space="preserve"> need to do correlation analysis before the regression. Correlation simply is when a change in a variable </w:t>
      </w:r>
      <w:r w:rsidR="00D8355F">
        <w:t>a</w:t>
      </w:r>
      <w:r>
        <w:t xml:space="preserve">ffects or causes a significant change in another. </w:t>
      </w:r>
      <w:r w:rsidR="00D8355F">
        <w:t>V</w:t>
      </w:r>
      <w:r>
        <w:t>ice versa is the case of uncorrelated variables. Thus, correlation measures the relationship between variables. In testing whether robbery conviction was dependent on burglary, if there is an increase in burglary causes a corresponding increase in robbery, then we can statistically assume that there is a correlation between the two. Hence, the need for correlation analysis.</w:t>
      </w:r>
    </w:p>
    <w:p w14:paraId="2F7C7C93" w14:textId="52D29350" w:rsidR="00B902F1" w:rsidRDefault="00352249">
      <w:pPr>
        <w:pStyle w:val="BodyText"/>
      </w:pPr>
      <w:r>
        <w:t xml:space="preserve">So, the purpose of correlation analysis is to determine the absence (dissociation) or presence (association) of a relationship between two variables. If they are uncorrelated, we will be able to measure the weakness of their association. Also, if they are correlated it </w:t>
      </w:r>
      <w:r w:rsidR="00D8355F">
        <w:t xml:space="preserve">is </w:t>
      </w:r>
      <w:r>
        <w:t>easy to measure their strength of association. Thus, we can find the numerical values that show the degree of relationship between the two variables. This clearly and conclusively summari</w:t>
      </w:r>
      <w:r w:rsidR="00D8355F">
        <w:t>z</w:t>
      </w:r>
      <w:r>
        <w:t xml:space="preserve">es the relationship between the two variables </w:t>
      </w:r>
      <w:r w:rsidR="00D8355F">
        <w:t>t</w:t>
      </w:r>
      <w:r>
        <w:t>hat we will find in our regression analysis.</w:t>
      </w:r>
    </w:p>
    <w:p w14:paraId="545CC4A4" w14:textId="77777777" w:rsidR="009D0355" w:rsidRDefault="009D0355">
      <w:pPr>
        <w:pStyle w:val="Heading2"/>
      </w:pPr>
      <w:bookmarkStart w:id="106" w:name="_Toc104931930"/>
      <w:bookmarkStart w:id="107" w:name="regression-analysis"/>
      <w:bookmarkEnd w:id="105"/>
    </w:p>
    <w:p w14:paraId="388C38C3" w14:textId="6055BDBC" w:rsidR="00B902F1" w:rsidRDefault="00352249">
      <w:pPr>
        <w:pStyle w:val="Heading2"/>
      </w:pPr>
      <w:r>
        <w:t>Regression analysis</w:t>
      </w:r>
      <w:bookmarkEnd w:id="106"/>
      <w:r>
        <w:t xml:space="preserve"> </w:t>
      </w:r>
    </w:p>
    <w:p w14:paraId="766A5E3D" w14:textId="7576A00E" w:rsidR="00B902F1" w:rsidRDefault="00352249">
      <w:pPr>
        <w:pStyle w:val="FirstParagraph"/>
      </w:pPr>
      <w:r>
        <w:t xml:space="preserve">Regression analysis is a conceptually simple method for investigating </w:t>
      </w:r>
      <w:r w:rsidR="00D8355F">
        <w:t xml:space="preserve">the </w:t>
      </w:r>
      <w:r>
        <w:t>functional relationship among variabl</w:t>
      </w:r>
      <w:r w:rsidR="003F1325">
        <w:t>e</w:t>
      </w:r>
      <w:r w:rsidR="00D8355F">
        <w:t xml:space="preserve">s </w:t>
      </w:r>
      <w:r w:rsidR="003F1325">
        <w:fldChar w:fldCharType="begin"/>
      </w:r>
      <w:r w:rsidR="00D8355F">
        <w:instrText xml:space="preserve"> ADDIN EN.CITE &lt;EndNote&gt;&lt;Cite&gt;&lt;Author&gt;Freund&lt;/Author&gt;&lt;Year&gt;2006&lt;/Year&gt;&lt;RecNum&gt;20&lt;/RecNum&gt;&lt;DisplayText&gt;(Freund, Wilson et al. 2006)&lt;/DisplayText&gt;&lt;record&gt;&lt;rec-number&gt;20&lt;/rec-number&gt;&lt;foreign-keys&gt;&lt;key app="EN" db-id="t09pa0wwgxsxther02npe9vr2sssxf5vx2dv" timestamp="1654057655"&gt;20&lt;/key&gt;&lt;/foreign-keys&gt;&lt;ref-type name="Book"&gt;6&lt;/ref-type&gt;&lt;contributors&gt;&lt;authors&gt;&lt;author&gt;Freund, Rudolf J&lt;/author&gt;&lt;author&gt;Wilson, William J&lt;/author&gt;&lt;author&gt;Sa, Ping&lt;/author&gt;&lt;/authors&gt;&lt;/contributors&gt;&lt;titles&gt;&lt;title&gt;Regression analysis&lt;/title&gt;&lt;/titles&gt;&lt;dates&gt;&lt;year&gt;2006&lt;/year&gt;&lt;/dates&gt;&lt;publisher&gt;Elsevier&lt;/publisher&gt;&lt;isbn&gt;0080522971&lt;/isbn&gt;&lt;urls&gt;&lt;/urls&gt;&lt;/record&gt;&lt;/Cite&gt;&lt;/EndNote&gt;</w:instrText>
      </w:r>
      <w:r w:rsidR="003F1325">
        <w:fldChar w:fldCharType="separate"/>
      </w:r>
      <w:r w:rsidR="00D8355F">
        <w:rPr>
          <w:noProof/>
        </w:rPr>
        <w:t>(Freund, Wilson et al. 2006)</w:t>
      </w:r>
      <w:r w:rsidR="003F1325">
        <w:fldChar w:fldCharType="end"/>
      </w:r>
      <w:r>
        <w:t>. F</w:t>
      </w:r>
      <w:r w:rsidR="00D8355F">
        <w:t>or</w:t>
      </w:r>
      <w:r>
        <w:t xml:space="preserve"> example, we want to examine whether offenders who were convicted </w:t>
      </w:r>
      <w:r w:rsidR="00D8355F">
        <w:t>of</w:t>
      </w:r>
      <w:r>
        <w:t xml:space="preserve"> robbery </w:t>
      </w:r>
      <w:r w:rsidR="00D8355F">
        <w:t>are</w:t>
      </w:r>
      <w:r>
        <w:t xml:space="preserve"> related to those convicted </w:t>
      </w:r>
      <w:r w:rsidR="00D8355F">
        <w:t>of</w:t>
      </w:r>
      <w:r>
        <w:t xml:space="preserve"> burglary or drugs. This relationship can be expressed in the form of an equation or a model connecting the response or dependent variables and one or more explanatory or predictive variables. In this example, the response variable is robbery conviction (measured by the number of people that were successfully convicted in the various counties per year) and the explanatory or predictor variable </w:t>
      </w:r>
      <w:r w:rsidR="00D8355F">
        <w:t>is</w:t>
      </w:r>
      <w:r>
        <w:t xml:space="preserve"> either burglary convictions or drug convictions. </w:t>
      </w:r>
    </w:p>
    <w:p w14:paraId="69AE3C59" w14:textId="76A4A120" w:rsidR="00B902F1" w:rsidRDefault="00352249">
      <w:pPr>
        <w:pStyle w:val="BodyText"/>
      </w:pPr>
      <w:r>
        <w:t>This means that regression analysis is mostly concerned with specifying the relationship between a single numeric dependent variable (The variable to be predicted) and one or more numeric independen</w:t>
      </w:r>
      <w:r w:rsidR="00D8355F">
        <w:t>t</w:t>
      </w:r>
      <w:r>
        <w:t xml:space="preserve"> variables (the predictors)</w:t>
      </w:r>
      <w:r w:rsidR="003F1325">
        <w:fldChar w:fldCharType="begin"/>
      </w:r>
      <w:r w:rsidR="003F1325">
        <w:instrText xml:space="preserve"> ADDIN EN.CITE &lt;EndNote&gt;&lt;Cite&gt;&lt;Author&gt;Sykes&lt;/Author&gt;&lt;Year&gt;1993&lt;/Year&gt;&lt;RecNum&gt;22&lt;/RecNum&gt;&lt;DisplayText&gt;(Sykes 1993)&lt;/DisplayText&gt;&lt;record&gt;&lt;rec-number&gt;22&lt;/rec-number&gt;&lt;foreign-keys&gt;&lt;key app="EN" db-id="t09pa0wwgxsxther02npe9vr2sssxf5vx2dv" timestamp="1654057731"&gt;22&lt;/key&gt;&lt;/foreign-keys&gt;&lt;ref-type name="Journal Article"&gt;17&lt;/ref-type&gt;&lt;contributors&gt;&lt;authors&gt;&lt;author&gt;Sykes, Alan O&lt;/author&gt;&lt;/authors&gt;&lt;/contributors&gt;&lt;titles&gt;&lt;title&gt;An introduction to regression analysis&lt;/title&gt;&lt;/titles&gt;&lt;dates&gt;&lt;year&gt;1993&lt;/year&gt;&lt;/dates&gt;&lt;urls&gt;&lt;/urls&gt;&lt;/record&gt;&lt;/Cite&gt;&lt;/EndNote&gt;</w:instrText>
      </w:r>
      <w:r w:rsidR="003F1325">
        <w:fldChar w:fldCharType="separate"/>
      </w:r>
      <w:r w:rsidR="003F1325">
        <w:rPr>
          <w:noProof/>
        </w:rPr>
        <w:t>(Sykes 1993)</w:t>
      </w:r>
      <w:r w:rsidR="003F1325">
        <w:fldChar w:fldCharType="end"/>
      </w:r>
      <w:r>
        <w:t xml:space="preserve">. The type of regression we will use in the analysis is Linear Regression. </w:t>
      </w:r>
    </w:p>
    <w:p w14:paraId="5C4E1BA4" w14:textId="77777777" w:rsidR="00B902F1" w:rsidRDefault="00352249">
      <w:pPr>
        <w:pStyle w:val="Heading3"/>
      </w:pPr>
      <w:bookmarkStart w:id="108" w:name="_Toc104931931"/>
      <w:bookmarkStart w:id="109" w:name="linear-regression"/>
      <w:r>
        <w:lastRenderedPageBreak/>
        <w:t>Linear Regression:</w:t>
      </w:r>
      <w:bookmarkEnd w:id="108"/>
      <w:r>
        <w:t xml:space="preserve"> </w:t>
      </w:r>
    </w:p>
    <w:p w14:paraId="3B873F57" w14:textId="61D9ED51" w:rsidR="00B902F1" w:rsidRDefault="00352249">
      <w:pPr>
        <w:pStyle w:val="FirstParagraph"/>
      </w:pPr>
      <w:r>
        <w:t>This is a regression model that uses a straight line to show the relationship between the depend</w:t>
      </w:r>
      <w:r w:rsidR="00D8355F">
        <w:t>e</w:t>
      </w:r>
      <w:r>
        <w:t>nt variables and the predictors.</w:t>
      </w:r>
    </w:p>
    <w:p w14:paraId="4E95C180" w14:textId="13B150AA" w:rsidR="00B902F1" w:rsidRDefault="00352249">
      <w:pPr>
        <w:pStyle w:val="BodyText"/>
      </w:pPr>
      <w:r>
        <w:t xml:space="preserve">It is known that linear regression provides the simplest model form to model the regression function as a linear combination of predictors. It is popular in applications, and several reasons account for its popularity given below. Because of the linear form, the model parameters are easily interpretable. In addition, linear model theories are well established with mathematical elegance. Moreover, linear regression is the building block for many modern modeling tools. In particular, when the sample size is </w:t>
      </w:r>
      <w:r w:rsidR="003F1325">
        <w:t>small,</w:t>
      </w:r>
      <w:r>
        <w:t xml:space="preserve"> or the signal is relatively weak, linear regression often provides a satisfactory approximation to the underlying regression function</w:t>
      </w:r>
      <w:r w:rsidR="003F1325">
        <w:fldChar w:fldCharType="begin"/>
      </w:r>
      <w:r w:rsidR="003F1325">
        <w:instrText xml:space="preserve"> ADDIN EN.CITE &lt;EndNote&gt;&lt;Cite&gt;&lt;Author&gt;Freund&lt;/Author&gt;&lt;Year&gt;2006&lt;/Year&gt;&lt;RecNum&gt;20&lt;/RecNum&gt;&lt;DisplayText&gt;(Freund, Wilson et al. 2006)&lt;/DisplayText&gt;&lt;record&gt;&lt;rec-number&gt;20&lt;/rec-number&gt;&lt;foreign-keys&gt;&lt;key app="EN" db-id="t09pa0wwgxsxther02npe9vr2sssxf5vx2dv" timestamp="1654057655"&gt;20&lt;/key&gt;&lt;/foreign-keys&gt;&lt;ref-type name="Book"&gt;6&lt;/ref-type&gt;&lt;contributors&gt;&lt;authors&gt;&lt;author&gt;Freund, Rudolf J&lt;/author&gt;&lt;author&gt;Wilson, William J&lt;/author&gt;&lt;author&gt;Sa, Ping&lt;/author&gt;&lt;/authors&gt;&lt;/contributors&gt;&lt;titles&gt;&lt;title&gt;Regression analysis&lt;/title&gt;&lt;/titles&gt;&lt;dates&gt;&lt;year&gt;2006&lt;/year&gt;&lt;/dates&gt;&lt;publisher&gt;Elsevier&lt;/publisher&gt;&lt;isbn&gt;0080522971&lt;/isbn&gt;&lt;urls&gt;&lt;/urls&gt;&lt;/record&gt;&lt;/Cite&gt;&lt;/EndNote&gt;</w:instrText>
      </w:r>
      <w:r w:rsidR="003F1325">
        <w:fldChar w:fldCharType="separate"/>
      </w:r>
      <w:r w:rsidR="003F1325">
        <w:rPr>
          <w:noProof/>
        </w:rPr>
        <w:t>(Freund, Wilson et al. 2006)</w:t>
      </w:r>
      <w:r w:rsidR="003F1325">
        <w:fldChar w:fldCharType="end"/>
      </w:r>
      <w:r>
        <w:t>.</w:t>
      </w:r>
    </w:p>
    <w:p w14:paraId="622D1D9F" w14:textId="77777777" w:rsidR="00B902F1" w:rsidRDefault="00352249">
      <w:pPr>
        <w:pStyle w:val="Heading4"/>
      </w:pPr>
      <w:bookmarkStart w:id="110" w:name="_Toc104931932"/>
      <w:bookmarkStart w:id="111" w:name="simple-linear-regression."/>
      <w:r>
        <w:t>Simple Linear Regression.</w:t>
      </w:r>
      <w:bookmarkEnd w:id="110"/>
    </w:p>
    <w:p w14:paraId="77D63998" w14:textId="00723690" w:rsidR="00B902F1" w:rsidRDefault="00352249">
      <w:pPr>
        <w:pStyle w:val="FirstParagraph"/>
      </w:pPr>
      <w:r>
        <w:t>Simple regression is the study of the dependence of response on one predictor, usually by assuming that the mean of the response as a function of the predictor is a straight line</w:t>
      </w:r>
      <w:r w:rsidR="003F1325">
        <w:fldChar w:fldCharType="begin"/>
      </w:r>
      <w:r w:rsidR="003F1325">
        <w:instrText xml:space="preserve"> ADDIN EN.CITE &lt;EndNote&gt;&lt;Cite&gt;&lt;Year&gt;2005&lt;/Year&gt;&lt;RecNum&gt;8&lt;/RecNum&gt;&lt;DisplayText&gt;(2005)&lt;/DisplayText&gt;&lt;record&gt;&lt;rec-number&gt;8&lt;/rec-number&gt;&lt;foreign-keys&gt;&lt;key app="EN" db-id="t09pa0wwgxsxther02npe9vr2sssxf5vx2dv" timestamp="1653941701"&gt;8&lt;/key&gt;&lt;/foreign-keys&gt;&lt;ref-type name="Journal Article"&gt;17&lt;/ref-type&gt;&lt;contributors&gt;&lt;/contributors&gt;&lt;titles&gt;&lt;title&gt;Simple Linear Regression&lt;/title&gt;&lt;/titles&gt;&lt;pages&gt;19-46&lt;/pages&gt;&lt;dates&gt;&lt;year&gt;2005&lt;/year&gt;&lt;/dates&gt;&lt;urls&gt;&lt;/urls&gt;&lt;remote-database-name&gt;/z-wcorg/&lt;/remote-database-name&gt;&lt;remote-database-provider&gt;http://worldcat.org&lt;/remote-database-provider&gt;&lt;language&gt;English&lt;/language&gt;&lt;/record&gt;&lt;/Cite&gt;&lt;/EndNote&gt;</w:instrText>
      </w:r>
      <w:r w:rsidR="003F1325">
        <w:fldChar w:fldCharType="separate"/>
      </w:r>
      <w:r w:rsidR="003F1325">
        <w:rPr>
          <w:noProof/>
        </w:rPr>
        <w:t>(2005)</w:t>
      </w:r>
      <w:r w:rsidR="003F1325">
        <w:fldChar w:fldCharType="end"/>
      </w:r>
      <w:r>
        <w:t>.</w:t>
      </w:r>
    </w:p>
    <w:p w14:paraId="706C7E71" w14:textId="41CC86E9" w:rsidR="00B902F1" w:rsidRDefault="00352249">
      <w:pPr>
        <w:pStyle w:val="BodyText"/>
      </w:pPr>
      <w:r>
        <w:t xml:space="preserve">Null Hypothesis: There is no linear association between robbery and burglary conviction, in other words, the increase </w:t>
      </w:r>
      <w:r w:rsidR="00D8355F">
        <w:t>in</w:t>
      </w:r>
      <w:r>
        <w:t xml:space="preserve"> </w:t>
      </w:r>
      <w:r w:rsidR="00D8355F">
        <w:t xml:space="preserve">a </w:t>
      </w:r>
      <w:r>
        <w:t xml:space="preserve">robbery is not dependent on </w:t>
      </w:r>
      <w:r w:rsidR="00D8355F">
        <w:t xml:space="preserve">a </w:t>
      </w:r>
      <w:r>
        <w:t>burglary conviction.</w:t>
      </w:r>
    </w:p>
    <w:p w14:paraId="0D3BA991" w14:textId="304132FD" w:rsidR="00B902F1" w:rsidRDefault="00352249">
      <w:pPr>
        <w:pStyle w:val="BodyText"/>
      </w:pPr>
      <w:r>
        <w:t>Alternative hypothesis: There is a statistical linear association between robbery and burglary, in other words,</w:t>
      </w:r>
      <w:r w:rsidR="00D8355F">
        <w:t xml:space="preserve"> </w:t>
      </w:r>
      <w:r>
        <w:t xml:space="preserve">the increase in robbery comes </w:t>
      </w:r>
      <w:proofErr w:type="gramStart"/>
      <w:r>
        <w:t>as a result of</w:t>
      </w:r>
      <w:proofErr w:type="gramEnd"/>
      <w:r>
        <w:t xml:space="preserve"> an increase in burglary conviction</w:t>
      </w:r>
      <w:r w:rsidR="00D8355F">
        <w:t>s</w:t>
      </w:r>
      <w:r>
        <w:t>.</w:t>
      </w:r>
    </w:p>
    <w:p w14:paraId="44E4E489" w14:textId="596467E3" w:rsidR="00B902F1" w:rsidRDefault="00352249">
      <w:pPr>
        <w:pStyle w:val="Heading5"/>
      </w:pPr>
      <w:bookmarkStart w:id="112" w:name="_Toc104931933"/>
      <w:bookmarkStart w:id="113" w:name="simple-libear-model-one"/>
      <w:r>
        <w:lastRenderedPageBreak/>
        <w:t>Simple Li</w:t>
      </w:r>
      <w:r w:rsidR="00D8355F">
        <w:t>n</w:t>
      </w:r>
      <w:r>
        <w:t>ear Model One</w:t>
      </w:r>
      <w:bookmarkEnd w:id="112"/>
      <w:r>
        <w:t xml:space="preserve"> </w:t>
      </w:r>
    </w:p>
    <w:p w14:paraId="1C2032D7" w14:textId="52885417" w:rsidR="00B902F1" w:rsidRDefault="00352249">
      <w:pPr>
        <w:pStyle w:val="Heading5"/>
      </w:pPr>
      <w:bookmarkStart w:id="114" w:name="_Toc104931934"/>
      <w:bookmarkStart w:id="115" w:name="plotting-our-variables-for-model-one"/>
      <w:bookmarkEnd w:id="113"/>
      <w:r>
        <w:t>Plotting our variables for Model One</w:t>
      </w:r>
      <w:bookmarkEnd w:id="114"/>
    </w:p>
    <w:p w14:paraId="530ECCE6" w14:textId="12EB4854" w:rsidR="009C4D61" w:rsidRPr="009C4D61" w:rsidRDefault="009C4D61" w:rsidP="009C4D61">
      <w:pPr>
        <w:pStyle w:val="BodyText"/>
      </w:pPr>
      <w:r w:rsidRPr="009C4D61">
        <w:rPr>
          <w:noProof/>
        </w:rPr>
        <w:drawing>
          <wp:inline distT="0" distB="0" distL="0" distR="0" wp14:anchorId="674285FF" wp14:editId="3CE4AD0B">
            <wp:extent cx="5943600" cy="4472940"/>
            <wp:effectExtent l="0" t="0" r="0" b="0"/>
            <wp:docPr id="51" name="Picture 5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scatter chart&#10;&#10;Description automatically generated"/>
                    <pic:cNvPicPr/>
                  </pic:nvPicPr>
                  <pic:blipFill>
                    <a:blip r:embed="rId47"/>
                    <a:stretch>
                      <a:fillRect/>
                    </a:stretch>
                  </pic:blipFill>
                  <pic:spPr>
                    <a:xfrm>
                      <a:off x="0" y="0"/>
                      <a:ext cx="5943600" cy="4472940"/>
                    </a:xfrm>
                    <a:prstGeom prst="rect">
                      <a:avLst/>
                    </a:prstGeom>
                  </pic:spPr>
                </pic:pic>
              </a:graphicData>
            </a:graphic>
          </wp:inline>
        </w:drawing>
      </w:r>
    </w:p>
    <w:p w14:paraId="1A4B1822" w14:textId="185D8DBC" w:rsidR="00B902F1" w:rsidRDefault="00352249">
      <w:pPr>
        <w:pStyle w:val="FirstParagraph"/>
      </w:pPr>
      <w:r>
        <w:t xml:space="preserve">Our guess about the </w:t>
      </w:r>
      <w:r w:rsidR="003F1325">
        <w:t>statistically</w:t>
      </w:r>
      <w:r>
        <w:t xml:space="preserve"> significant of this plot is we want to see if Burglary Cases and for that matter Burglary Convictions </w:t>
      </w:r>
      <w:r w:rsidR="00D8355F">
        <w:t>are</w:t>
      </w:r>
      <w:r>
        <w:t xml:space="preserve"> a significant linear predictor of Robbery conviction. Based on the plot, it seems reasonable to guess that we will reject the null hypothesis here. </w:t>
      </w:r>
    </w:p>
    <w:p w14:paraId="4DE98267" w14:textId="72FD0F51" w:rsidR="00B902F1" w:rsidRDefault="00352249">
      <w:pPr>
        <w:pStyle w:val="BodyText"/>
      </w:pPr>
      <w:r>
        <w:t xml:space="preserve">The residuals are the difference </w:t>
      </w:r>
      <w:r w:rsidR="00D8355F">
        <w:t xml:space="preserve">between </w:t>
      </w:r>
      <w:r>
        <w:t xml:space="preserve">observed and predicted values. It can be calculated </w:t>
      </w:r>
      <w:r w:rsidR="00D8355F">
        <w:t xml:space="preserve">as </w:t>
      </w:r>
      <w:r>
        <w:t>Residual = Observed value – Predicted value.</w:t>
      </w:r>
    </w:p>
    <w:tbl>
      <w:tblPr>
        <w:tblStyle w:val="Table"/>
        <w:tblW w:w="0" w:type="auto"/>
        <w:tblLook w:val="0020" w:firstRow="1" w:lastRow="0" w:firstColumn="0" w:lastColumn="0" w:noHBand="0" w:noVBand="0"/>
      </w:tblPr>
      <w:tblGrid>
        <w:gridCol w:w="930"/>
        <w:gridCol w:w="877"/>
        <w:gridCol w:w="980"/>
        <w:gridCol w:w="797"/>
        <w:gridCol w:w="930"/>
      </w:tblGrid>
      <w:tr w:rsidR="00B902F1" w14:paraId="4D56E517" w14:textId="77777777" w:rsidTr="00B902F1">
        <w:trPr>
          <w:cnfStyle w:val="100000000000" w:firstRow="1" w:lastRow="0" w:firstColumn="0" w:lastColumn="0" w:oddVBand="0" w:evenVBand="0" w:oddHBand="0" w:evenHBand="0" w:firstRowFirstColumn="0" w:firstRowLastColumn="0" w:lastRowFirstColumn="0" w:lastRowLastColumn="0"/>
          <w:tblHeader/>
        </w:trPr>
        <w:tc>
          <w:tcPr>
            <w:tcW w:w="0" w:type="auto"/>
          </w:tcPr>
          <w:p w14:paraId="123C9026" w14:textId="77777777" w:rsidR="00B902F1" w:rsidRDefault="00352249">
            <w:pPr>
              <w:pStyle w:val="Compact"/>
            </w:pPr>
            <w:r>
              <w:t>min</w:t>
            </w:r>
          </w:p>
        </w:tc>
        <w:tc>
          <w:tcPr>
            <w:tcW w:w="0" w:type="auto"/>
          </w:tcPr>
          <w:p w14:paraId="3872B668" w14:textId="77777777" w:rsidR="00B902F1" w:rsidRDefault="00352249">
            <w:pPr>
              <w:pStyle w:val="Compact"/>
            </w:pPr>
            <w:r>
              <w:t>1Q</w:t>
            </w:r>
          </w:p>
        </w:tc>
        <w:tc>
          <w:tcPr>
            <w:tcW w:w="0" w:type="auto"/>
          </w:tcPr>
          <w:p w14:paraId="23CC7AE4" w14:textId="77777777" w:rsidR="00B902F1" w:rsidRDefault="00352249">
            <w:pPr>
              <w:pStyle w:val="Compact"/>
            </w:pPr>
            <w:r>
              <w:t>Median</w:t>
            </w:r>
          </w:p>
        </w:tc>
        <w:tc>
          <w:tcPr>
            <w:tcW w:w="0" w:type="auto"/>
          </w:tcPr>
          <w:p w14:paraId="76933EC3" w14:textId="77777777" w:rsidR="00B902F1" w:rsidRDefault="00352249">
            <w:pPr>
              <w:pStyle w:val="Compact"/>
            </w:pPr>
            <w:r>
              <w:t>3Q</w:t>
            </w:r>
          </w:p>
        </w:tc>
        <w:tc>
          <w:tcPr>
            <w:tcW w:w="0" w:type="auto"/>
          </w:tcPr>
          <w:p w14:paraId="09DBB90D" w14:textId="77777777" w:rsidR="00B902F1" w:rsidRDefault="00352249">
            <w:pPr>
              <w:pStyle w:val="Compact"/>
            </w:pPr>
            <w:r>
              <w:t>Max</w:t>
            </w:r>
          </w:p>
        </w:tc>
      </w:tr>
      <w:tr w:rsidR="00B902F1" w14:paraId="479CD47C" w14:textId="77777777">
        <w:tc>
          <w:tcPr>
            <w:tcW w:w="0" w:type="auto"/>
          </w:tcPr>
          <w:p w14:paraId="199F7421" w14:textId="77777777" w:rsidR="00B902F1" w:rsidRDefault="00352249">
            <w:pPr>
              <w:pStyle w:val="Compact"/>
            </w:pPr>
            <w:r>
              <w:t>33.219</w:t>
            </w:r>
          </w:p>
        </w:tc>
        <w:tc>
          <w:tcPr>
            <w:tcW w:w="0" w:type="auto"/>
          </w:tcPr>
          <w:p w14:paraId="1536E87D" w14:textId="77777777" w:rsidR="00B902F1" w:rsidRDefault="00352249">
            <w:pPr>
              <w:pStyle w:val="Compact"/>
            </w:pPr>
            <w:r>
              <w:t>-3.805</w:t>
            </w:r>
          </w:p>
        </w:tc>
        <w:tc>
          <w:tcPr>
            <w:tcW w:w="0" w:type="auto"/>
          </w:tcPr>
          <w:p w14:paraId="7681B65C" w14:textId="77777777" w:rsidR="00B902F1" w:rsidRDefault="00352249">
            <w:pPr>
              <w:pStyle w:val="Compact"/>
            </w:pPr>
            <w:r>
              <w:t>0.289</w:t>
            </w:r>
          </w:p>
        </w:tc>
        <w:tc>
          <w:tcPr>
            <w:tcW w:w="0" w:type="auto"/>
          </w:tcPr>
          <w:p w14:paraId="693DD50A" w14:textId="77777777" w:rsidR="00B902F1" w:rsidRDefault="00352249">
            <w:pPr>
              <w:pStyle w:val="Compact"/>
            </w:pPr>
            <w:r>
              <w:t>3.883</w:t>
            </w:r>
          </w:p>
        </w:tc>
        <w:tc>
          <w:tcPr>
            <w:tcW w:w="0" w:type="auto"/>
          </w:tcPr>
          <w:p w14:paraId="0422D6F3" w14:textId="77777777" w:rsidR="00B902F1" w:rsidRDefault="00352249">
            <w:pPr>
              <w:pStyle w:val="Compact"/>
            </w:pPr>
            <w:r>
              <w:t>81.574</w:t>
            </w:r>
          </w:p>
        </w:tc>
      </w:tr>
    </w:tbl>
    <w:p w14:paraId="66907954" w14:textId="71419DF8" w:rsidR="00B902F1" w:rsidRDefault="00352249">
      <w:pPr>
        <w:pStyle w:val="BodyText"/>
      </w:pPr>
      <w:r>
        <w:rPr>
          <w:i/>
          <w:iCs/>
        </w:rPr>
        <w:t>The Min</w:t>
      </w:r>
      <w:r>
        <w:t xml:space="preserve">: It represents the data point below </w:t>
      </w:r>
      <w:r w:rsidR="00D8355F">
        <w:t xml:space="preserve">the </w:t>
      </w:r>
      <w:r>
        <w:t>regression line</w:t>
      </w:r>
    </w:p>
    <w:p w14:paraId="4F8B7504" w14:textId="2E55F274" w:rsidR="00B902F1" w:rsidRDefault="00352249">
      <w:pPr>
        <w:pStyle w:val="BodyText"/>
      </w:pPr>
      <w:r>
        <w:rPr>
          <w:i/>
          <w:iCs/>
        </w:rPr>
        <w:t>1Q</w:t>
      </w:r>
      <w:r>
        <w:t xml:space="preserve">: Is the 1st quantile which means 25% of the residual of </w:t>
      </w:r>
      <w:r w:rsidR="00D8355F">
        <w:t xml:space="preserve">the </w:t>
      </w:r>
      <w:r>
        <w:t xml:space="preserve">model1 </w:t>
      </w:r>
      <w:r w:rsidR="00D8355F">
        <w:t>is</w:t>
      </w:r>
      <w:r>
        <w:t xml:space="preserve"> less than -3.805.</w:t>
      </w:r>
    </w:p>
    <w:p w14:paraId="3414EAB4" w14:textId="77777777" w:rsidR="00B902F1" w:rsidRDefault="00352249">
      <w:pPr>
        <w:pStyle w:val="BodyText"/>
      </w:pPr>
      <w:r>
        <w:rPr>
          <w:i/>
          <w:iCs/>
        </w:rPr>
        <w:t>Median</w:t>
      </w:r>
      <w:r>
        <w:t>: The median of the residual of mode1 is 0.289. The median residual should be as close to zero (0) as possible</w:t>
      </w:r>
    </w:p>
    <w:p w14:paraId="217CC379" w14:textId="537CB238" w:rsidR="00B902F1" w:rsidRDefault="00352249">
      <w:pPr>
        <w:pStyle w:val="BodyText"/>
      </w:pPr>
      <w:r>
        <w:rPr>
          <w:i/>
          <w:iCs/>
        </w:rPr>
        <w:lastRenderedPageBreak/>
        <w:t>3Q</w:t>
      </w:r>
      <w:r>
        <w:t xml:space="preserve">: The 3rd quantile where 25% of the residual of model1 </w:t>
      </w:r>
      <w:r w:rsidR="00D8355F">
        <w:t>is</w:t>
      </w:r>
      <w:r>
        <w:t xml:space="preserve"> greater than 3.883 From the summary of our model1, The Coefficients part presents:</w:t>
      </w:r>
    </w:p>
    <w:p w14:paraId="4A63C8C1" w14:textId="77777777" w:rsidR="00B902F1" w:rsidRDefault="00352249">
      <w:pPr>
        <w:pStyle w:val="BodyText"/>
      </w:pPr>
      <w:r>
        <w:rPr>
          <w:i/>
          <w:iCs/>
        </w:rPr>
        <w:t>max</w:t>
      </w:r>
      <w:r>
        <w:t>: It represents the data point the spread above the regression line</w:t>
      </w:r>
    </w:p>
    <w:p w14:paraId="71197F1C" w14:textId="04B594B7" w:rsidR="00B902F1" w:rsidRDefault="00352249">
      <w:pPr>
        <w:pStyle w:val="BodyText"/>
      </w:pPr>
      <w:r>
        <w:t xml:space="preserve">The </w:t>
      </w:r>
      <w:r>
        <w:rPr>
          <w:i/>
          <w:iCs/>
        </w:rPr>
        <w:t>mean</w:t>
      </w:r>
      <w:r>
        <w:t xml:space="preserve"> is not seen because it is always zero in linear regression since thats what they are optimi</w:t>
      </w:r>
      <w:r w:rsidR="00D8355F">
        <w:t>z</w:t>
      </w:r>
      <w:r>
        <w:t>ed for.</w:t>
      </w:r>
    </w:p>
    <w:p w14:paraId="7A2E3DB2" w14:textId="77777777" w:rsidR="00B902F1" w:rsidRDefault="00352249">
      <w:pPr>
        <w:numPr>
          <w:ilvl w:val="0"/>
          <w:numId w:val="3"/>
        </w:numPr>
      </w:pPr>
      <w:r>
        <w:t>The Estimate for the model parameters – the value of the y-intercept to be -6.043195</w:t>
      </w:r>
    </w:p>
    <w:p w14:paraId="5B01BE7D" w14:textId="18511568" w:rsidR="00B902F1" w:rsidRDefault="00352249">
      <w:pPr>
        <w:pStyle w:val="Compact"/>
        <w:numPr>
          <w:ilvl w:val="1"/>
          <w:numId w:val="4"/>
        </w:numPr>
      </w:pPr>
      <w:r>
        <w:t xml:space="preserve">the estimated effect of Burglary_convict on Robbery Conviction cases </w:t>
      </w:r>
      <w:r w:rsidR="00D8355F">
        <w:t>is</w:t>
      </w:r>
      <w:r>
        <w:t xml:space="preserve"> 0.509424</w:t>
      </w:r>
    </w:p>
    <w:p w14:paraId="6CF59FBE" w14:textId="77777777" w:rsidR="00B902F1" w:rsidRDefault="00352249">
      <w:pPr>
        <w:numPr>
          <w:ilvl w:val="0"/>
          <w:numId w:val="3"/>
        </w:numPr>
      </w:pPr>
      <w:r>
        <w:t>The standard error of the estimated values (Std. Error) is 0.006453</w:t>
      </w:r>
    </w:p>
    <w:p w14:paraId="25FE302A" w14:textId="79AEEB9A" w:rsidR="00B902F1" w:rsidRDefault="00352249">
      <w:pPr>
        <w:numPr>
          <w:ilvl w:val="0"/>
          <w:numId w:val="3"/>
        </w:numPr>
      </w:pPr>
      <w:r>
        <w:t>The test statistic (t value, in this case</w:t>
      </w:r>
      <w:r w:rsidR="00D8355F">
        <w:t>,</w:t>
      </w:r>
      <w:r>
        <w:t xml:space="preserve"> the t-statistic) is 78.95</w:t>
      </w:r>
    </w:p>
    <w:p w14:paraId="238A83B7" w14:textId="77777777" w:rsidR="00B902F1" w:rsidRDefault="00352249">
      <w:pPr>
        <w:numPr>
          <w:ilvl w:val="0"/>
          <w:numId w:val="3"/>
        </w:numPr>
      </w:pPr>
      <w:r>
        <w:t>The p-value ( Pr(&gt;| t | ) ), aka the probability of finding the given t-statistic if the null hypothesis of no relationship were true.</w:t>
      </w:r>
    </w:p>
    <w:p w14:paraId="13EBCFC3" w14:textId="46917552" w:rsidR="00B902F1" w:rsidRDefault="00352249">
      <w:pPr>
        <w:numPr>
          <w:ilvl w:val="0"/>
          <w:numId w:val="3"/>
        </w:numPr>
      </w:pPr>
      <w:r>
        <w:t>The final three lines are model diagnostics – the most important thing to note is the value (here it is 2.2e-16, or almost zero), which will indicate whether the model fits the data well.</w:t>
      </w:r>
    </w:p>
    <w:p w14:paraId="588E1BDE" w14:textId="77777777" w:rsidR="00B902F1" w:rsidRDefault="00352249">
      <w:pPr>
        <w:numPr>
          <w:ilvl w:val="0"/>
          <w:numId w:val="3"/>
        </w:numPr>
      </w:pPr>
      <w:r>
        <w:t>From these results, we can say that there is a significant positive relationship between Burglary conviction and Robbery conviction (p-value &lt; 0.001), with a 0.509-unit (+/- 0.01) increase in Robbery conviction for every unit increase in Burglary conviction.</w:t>
      </w:r>
    </w:p>
    <w:p w14:paraId="5ECFFE0C" w14:textId="6D684775" w:rsidR="00B902F1" w:rsidRDefault="00352249">
      <w:pPr>
        <w:pStyle w:val="FirstParagraph"/>
      </w:pPr>
      <w:r>
        <w:t>In other words, we can see that the b1,</w:t>
      </w:r>
      <w:r w:rsidR="00D8355F">
        <w:t xml:space="preserve"> </w:t>
      </w:r>
      <w:proofErr w:type="spellStart"/>
      <w:r>
        <w:t>obs</w:t>
      </w:r>
      <w:proofErr w:type="spellEnd"/>
      <w:r>
        <w:t xml:space="preserve"> value is around 0.509 which corresponds to a</w:t>
      </w:r>
      <w:r w:rsidR="00D8355F">
        <w:t xml:space="preserve">n </w:t>
      </w:r>
      <w:proofErr w:type="spellStart"/>
      <w:r>
        <w:t>obs</w:t>
      </w:r>
      <w:proofErr w:type="spellEnd"/>
      <w:r>
        <w:t xml:space="preserve"> value of 78.95. We can interpret the meaning of the b1,</w:t>
      </w:r>
      <w:r w:rsidR="00D8355F">
        <w:t xml:space="preserve"> </w:t>
      </w:r>
      <w:proofErr w:type="spellStart"/>
      <w:r>
        <w:t>obs</w:t>
      </w:r>
      <w:proofErr w:type="spellEnd"/>
      <w:r>
        <w:t xml:space="preserve"> in the context that, for everyone one case </w:t>
      </w:r>
      <w:proofErr w:type="gramStart"/>
      <w:r>
        <w:t>increase</w:t>
      </w:r>
      <w:proofErr w:type="gramEnd"/>
      <w:r>
        <w:t xml:space="preserve"> in Burglary conviction, we can expect Robbery conviction to increase by 0.509 conviction.</w:t>
      </w:r>
    </w:p>
    <w:p w14:paraId="6C51E980" w14:textId="77777777" w:rsidR="00B902F1" w:rsidRDefault="00352249">
      <w:pPr>
        <w:pStyle w:val="Heading5"/>
      </w:pPr>
      <w:bookmarkStart w:id="116" w:name="_Toc104931935"/>
      <w:bookmarkStart w:id="117" w:name="conclusion-of-model1"/>
      <w:bookmarkEnd w:id="115"/>
      <w:r>
        <w:t>Conclusion of model1</w:t>
      </w:r>
      <w:bookmarkEnd w:id="116"/>
      <w:r>
        <w:t xml:space="preserve"> </w:t>
      </w:r>
    </w:p>
    <w:p w14:paraId="1D77B6DB" w14:textId="20623FEB" w:rsidR="00B902F1" w:rsidRDefault="00352249">
      <w:pPr>
        <w:pStyle w:val="FirstParagraph"/>
      </w:pPr>
      <w:r>
        <w:t>From the forego</w:t>
      </w:r>
      <w:r w:rsidR="00D8355F">
        <w:t>ing</w:t>
      </w:r>
      <w:r>
        <w:t>, we have sufficient primary evidence that the null hypothesis can be rejected. The initial guess that Burglary conviction is a significant linear predictor of Robbery conviction has supporting evidence.</w:t>
      </w:r>
    </w:p>
    <w:p w14:paraId="519B6BED" w14:textId="77777777" w:rsidR="009C4D61" w:rsidRPr="009C4D61" w:rsidRDefault="009C4D61" w:rsidP="009C4D61">
      <w:pPr>
        <w:pStyle w:val="BodyText"/>
      </w:pPr>
      <w:bookmarkStart w:id="118" w:name="compute-p-value"/>
      <w:bookmarkEnd w:id="117"/>
    </w:p>
    <w:p w14:paraId="0FA2290B" w14:textId="4D3693EA" w:rsidR="00B902F1" w:rsidRDefault="00352249">
      <w:pPr>
        <w:pStyle w:val="Heading5"/>
      </w:pPr>
      <w:bookmarkStart w:id="119" w:name="_Toc104931937"/>
      <w:bookmarkStart w:id="120" w:name="prediction-for-model-one"/>
      <w:bookmarkEnd w:id="118"/>
      <w:r>
        <w:lastRenderedPageBreak/>
        <w:t>Prediction for Model One</w:t>
      </w:r>
      <w:bookmarkEnd w:id="119"/>
    </w:p>
    <w:p w14:paraId="41D5488E" w14:textId="1D40DAC0" w:rsidR="009C4D61" w:rsidRPr="009C4D61" w:rsidRDefault="009C4D61" w:rsidP="009C4D61">
      <w:pPr>
        <w:pStyle w:val="BodyText"/>
      </w:pPr>
      <w:r w:rsidRPr="009C4D61">
        <w:rPr>
          <w:noProof/>
        </w:rPr>
        <w:drawing>
          <wp:inline distT="0" distB="0" distL="0" distR="0" wp14:anchorId="5C14B916" wp14:editId="220D69D2">
            <wp:extent cx="4429743" cy="1819529"/>
            <wp:effectExtent l="0" t="0" r="9525" b="9525"/>
            <wp:docPr id="52" name="Picture 5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text, application&#10;&#10;Description automatically generated"/>
                    <pic:cNvPicPr/>
                  </pic:nvPicPr>
                  <pic:blipFill>
                    <a:blip r:embed="rId48"/>
                    <a:stretch>
                      <a:fillRect/>
                    </a:stretch>
                  </pic:blipFill>
                  <pic:spPr>
                    <a:xfrm>
                      <a:off x="0" y="0"/>
                      <a:ext cx="4429743" cy="1819529"/>
                    </a:xfrm>
                    <a:prstGeom prst="rect">
                      <a:avLst/>
                    </a:prstGeom>
                  </pic:spPr>
                </pic:pic>
              </a:graphicData>
            </a:graphic>
          </wp:inline>
        </w:drawing>
      </w:r>
    </w:p>
    <w:p w14:paraId="5B0D33D5" w14:textId="377F3749" w:rsidR="00B902F1" w:rsidRDefault="00352249">
      <w:pPr>
        <w:pStyle w:val="Heading5"/>
      </w:pPr>
      <w:bookmarkStart w:id="121" w:name="_Toc104931938"/>
      <w:bookmarkStart w:id="122" w:name="plotting-simple-libear-model-one-results"/>
      <w:bookmarkEnd w:id="120"/>
      <w:r>
        <w:t xml:space="preserve">Plotting Simple </w:t>
      </w:r>
      <w:r w:rsidR="009C4D61">
        <w:t>Linear</w:t>
      </w:r>
      <w:r>
        <w:t xml:space="preserve"> Model One Results</w:t>
      </w:r>
      <w:bookmarkEnd w:id="121"/>
    </w:p>
    <w:p w14:paraId="034DD940" w14:textId="50BCCE42" w:rsidR="009C4D61" w:rsidRPr="009C4D61" w:rsidRDefault="009C4D61" w:rsidP="009C4D61">
      <w:pPr>
        <w:pStyle w:val="BodyText"/>
      </w:pPr>
      <w:r w:rsidRPr="009C4D61">
        <w:rPr>
          <w:noProof/>
        </w:rPr>
        <w:drawing>
          <wp:inline distT="0" distB="0" distL="0" distR="0" wp14:anchorId="764192EA" wp14:editId="2B7AC706">
            <wp:extent cx="5943600" cy="3540760"/>
            <wp:effectExtent l="0" t="0" r="0" b="0"/>
            <wp:docPr id="53" name="Picture 5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scatter chart&#10;&#10;Description automatically generated"/>
                    <pic:cNvPicPr/>
                  </pic:nvPicPr>
                  <pic:blipFill>
                    <a:blip r:embed="rId49"/>
                    <a:stretch>
                      <a:fillRect/>
                    </a:stretch>
                  </pic:blipFill>
                  <pic:spPr>
                    <a:xfrm>
                      <a:off x="0" y="0"/>
                      <a:ext cx="5943600" cy="3540760"/>
                    </a:xfrm>
                    <a:prstGeom prst="rect">
                      <a:avLst/>
                    </a:prstGeom>
                  </pic:spPr>
                </pic:pic>
              </a:graphicData>
            </a:graphic>
          </wp:inline>
        </w:drawing>
      </w:r>
    </w:p>
    <w:p w14:paraId="248A4BFF" w14:textId="49AF9F38" w:rsidR="00B902F1" w:rsidRDefault="00352249">
      <w:pPr>
        <w:pStyle w:val="Heading5"/>
      </w:pPr>
      <w:bookmarkStart w:id="123" w:name="_Toc104931939"/>
      <w:bookmarkStart w:id="124" w:name="linear-model-two"/>
      <w:bookmarkEnd w:id="122"/>
      <w:r>
        <w:t>Linear Model Two</w:t>
      </w:r>
      <w:bookmarkEnd w:id="123"/>
      <w:r>
        <w:t xml:space="preserve"> </w:t>
      </w:r>
    </w:p>
    <w:p w14:paraId="717C0F7E" w14:textId="7C6370FD" w:rsidR="00F14892" w:rsidRPr="00F14892" w:rsidRDefault="00F14892" w:rsidP="00F14892">
      <w:pPr>
        <w:pStyle w:val="BodyText"/>
      </w:pPr>
    </w:p>
    <w:p w14:paraId="68923267" w14:textId="3F392355" w:rsidR="00B902F1" w:rsidRDefault="00352249">
      <w:pPr>
        <w:pStyle w:val="Heading5"/>
      </w:pPr>
      <w:bookmarkStart w:id="125" w:name="_Toc104931940"/>
      <w:bookmarkStart w:id="126" w:name="plotting-our-variables-for-model-two"/>
      <w:bookmarkEnd w:id="124"/>
      <w:r>
        <w:lastRenderedPageBreak/>
        <w:t>Plotting our variables for Model Two</w:t>
      </w:r>
      <w:bookmarkEnd w:id="125"/>
    </w:p>
    <w:p w14:paraId="0E0D4867" w14:textId="0E7CA19A" w:rsidR="00F14892" w:rsidRDefault="00F14892" w:rsidP="00F14892">
      <w:pPr>
        <w:pStyle w:val="BodyText"/>
      </w:pPr>
      <w:r w:rsidRPr="00F14892">
        <w:rPr>
          <w:noProof/>
        </w:rPr>
        <w:drawing>
          <wp:inline distT="0" distB="0" distL="0" distR="0" wp14:anchorId="5E503E5A" wp14:editId="35FF79FB">
            <wp:extent cx="5943600" cy="3449955"/>
            <wp:effectExtent l="0" t="0" r="0" b="0"/>
            <wp:docPr id="54" name="Picture 5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 scatter chart&#10;&#10;Description automatically generated"/>
                    <pic:cNvPicPr/>
                  </pic:nvPicPr>
                  <pic:blipFill>
                    <a:blip r:embed="rId50"/>
                    <a:stretch>
                      <a:fillRect/>
                    </a:stretch>
                  </pic:blipFill>
                  <pic:spPr>
                    <a:xfrm>
                      <a:off x="0" y="0"/>
                      <a:ext cx="5943600" cy="3449955"/>
                    </a:xfrm>
                    <a:prstGeom prst="rect">
                      <a:avLst/>
                    </a:prstGeom>
                  </pic:spPr>
                </pic:pic>
              </a:graphicData>
            </a:graphic>
          </wp:inline>
        </w:drawing>
      </w:r>
    </w:p>
    <w:p w14:paraId="2F680C1B" w14:textId="77777777" w:rsidR="00F14892" w:rsidRPr="00F14892" w:rsidRDefault="00F14892" w:rsidP="00F14892">
      <w:pPr>
        <w:pStyle w:val="BodyText"/>
      </w:pPr>
    </w:p>
    <w:p w14:paraId="00AF8817" w14:textId="0F598B1C" w:rsidR="00B902F1" w:rsidRDefault="00352249">
      <w:pPr>
        <w:pStyle w:val="FirstParagraph"/>
      </w:pPr>
      <w:bookmarkStart w:id="127" w:name="X66dd685d0e3d3460b5ebf02cc5b3fb01e8dc26e"/>
      <w:bookmarkEnd w:id="126"/>
      <w:r>
        <w:t xml:space="preserve">The residuals are the difference </w:t>
      </w:r>
      <w:r w:rsidR="00D8355F">
        <w:t xml:space="preserve">between </w:t>
      </w:r>
      <w:r>
        <w:t xml:space="preserve">observed and predicted values. It can be calculated </w:t>
      </w:r>
      <w:r w:rsidR="00D8355F">
        <w:t xml:space="preserve">as </w:t>
      </w:r>
      <w:r>
        <w:t>Residual = Observed value – Predicted value.</w:t>
      </w:r>
    </w:p>
    <w:tbl>
      <w:tblPr>
        <w:tblStyle w:val="Table"/>
        <w:tblW w:w="0" w:type="auto"/>
        <w:tblLook w:val="0020" w:firstRow="1" w:lastRow="0" w:firstColumn="0" w:lastColumn="0" w:noHBand="0" w:noVBand="0"/>
      </w:tblPr>
      <w:tblGrid>
        <w:gridCol w:w="1010"/>
        <w:gridCol w:w="877"/>
        <w:gridCol w:w="980"/>
        <w:gridCol w:w="797"/>
        <w:gridCol w:w="930"/>
      </w:tblGrid>
      <w:tr w:rsidR="00B902F1" w14:paraId="069DBF83" w14:textId="77777777" w:rsidTr="00B902F1">
        <w:trPr>
          <w:cnfStyle w:val="100000000000" w:firstRow="1" w:lastRow="0" w:firstColumn="0" w:lastColumn="0" w:oddVBand="0" w:evenVBand="0" w:oddHBand="0" w:evenHBand="0" w:firstRowFirstColumn="0" w:firstRowLastColumn="0" w:lastRowFirstColumn="0" w:lastRowLastColumn="0"/>
          <w:tblHeader/>
        </w:trPr>
        <w:tc>
          <w:tcPr>
            <w:tcW w:w="0" w:type="auto"/>
          </w:tcPr>
          <w:p w14:paraId="69048A4F" w14:textId="77777777" w:rsidR="00B902F1" w:rsidRDefault="00352249">
            <w:pPr>
              <w:pStyle w:val="Compact"/>
            </w:pPr>
            <w:r>
              <w:t>min</w:t>
            </w:r>
          </w:p>
        </w:tc>
        <w:tc>
          <w:tcPr>
            <w:tcW w:w="0" w:type="auto"/>
          </w:tcPr>
          <w:p w14:paraId="6E3ADC21" w14:textId="77777777" w:rsidR="00B902F1" w:rsidRDefault="00352249">
            <w:pPr>
              <w:pStyle w:val="Compact"/>
            </w:pPr>
            <w:r>
              <w:t>1Q</w:t>
            </w:r>
          </w:p>
        </w:tc>
        <w:tc>
          <w:tcPr>
            <w:tcW w:w="0" w:type="auto"/>
          </w:tcPr>
          <w:p w14:paraId="631BC4B7" w14:textId="77777777" w:rsidR="00B902F1" w:rsidRDefault="00352249">
            <w:pPr>
              <w:pStyle w:val="Compact"/>
            </w:pPr>
            <w:r>
              <w:t>Median</w:t>
            </w:r>
          </w:p>
        </w:tc>
        <w:tc>
          <w:tcPr>
            <w:tcW w:w="0" w:type="auto"/>
          </w:tcPr>
          <w:p w14:paraId="3B567B85" w14:textId="77777777" w:rsidR="00B902F1" w:rsidRDefault="00352249">
            <w:pPr>
              <w:pStyle w:val="Compact"/>
            </w:pPr>
            <w:r>
              <w:t>3Q</w:t>
            </w:r>
          </w:p>
        </w:tc>
        <w:tc>
          <w:tcPr>
            <w:tcW w:w="0" w:type="auto"/>
          </w:tcPr>
          <w:p w14:paraId="7FCD6B63" w14:textId="77777777" w:rsidR="00B902F1" w:rsidRDefault="00352249">
            <w:pPr>
              <w:pStyle w:val="Compact"/>
            </w:pPr>
            <w:r>
              <w:t>Max</w:t>
            </w:r>
          </w:p>
        </w:tc>
      </w:tr>
      <w:tr w:rsidR="00B902F1" w14:paraId="795981AA" w14:textId="77777777">
        <w:tc>
          <w:tcPr>
            <w:tcW w:w="0" w:type="auto"/>
          </w:tcPr>
          <w:p w14:paraId="6CC8B285" w14:textId="77777777" w:rsidR="00B902F1" w:rsidRDefault="00352249">
            <w:pPr>
              <w:pStyle w:val="Compact"/>
            </w:pPr>
            <w:r>
              <w:t>-45.919</w:t>
            </w:r>
          </w:p>
        </w:tc>
        <w:tc>
          <w:tcPr>
            <w:tcW w:w="0" w:type="auto"/>
          </w:tcPr>
          <w:p w14:paraId="6A757F6A" w14:textId="77777777" w:rsidR="00B902F1" w:rsidRDefault="00352249">
            <w:pPr>
              <w:pStyle w:val="Compact"/>
            </w:pPr>
            <w:r>
              <w:t>-3.323</w:t>
            </w:r>
          </w:p>
        </w:tc>
        <w:tc>
          <w:tcPr>
            <w:tcW w:w="0" w:type="auto"/>
          </w:tcPr>
          <w:p w14:paraId="38A60350" w14:textId="77777777" w:rsidR="00B902F1" w:rsidRDefault="00352249">
            <w:pPr>
              <w:pStyle w:val="Compact"/>
            </w:pPr>
            <w:r>
              <w:t>-0.763</w:t>
            </w:r>
          </w:p>
        </w:tc>
        <w:tc>
          <w:tcPr>
            <w:tcW w:w="0" w:type="auto"/>
          </w:tcPr>
          <w:p w14:paraId="53D9ECED" w14:textId="77777777" w:rsidR="00B902F1" w:rsidRDefault="00352249">
            <w:pPr>
              <w:pStyle w:val="Compact"/>
            </w:pPr>
            <w:r>
              <w:t>1.964</w:t>
            </w:r>
          </w:p>
        </w:tc>
        <w:tc>
          <w:tcPr>
            <w:tcW w:w="0" w:type="auto"/>
          </w:tcPr>
          <w:p w14:paraId="6A632A45" w14:textId="77777777" w:rsidR="00B902F1" w:rsidRDefault="00352249">
            <w:pPr>
              <w:pStyle w:val="Compact"/>
            </w:pPr>
            <w:r>
              <w:t>57.745</w:t>
            </w:r>
          </w:p>
        </w:tc>
      </w:tr>
    </w:tbl>
    <w:p w14:paraId="79D04679" w14:textId="793A7188" w:rsidR="00B902F1" w:rsidRDefault="00352249">
      <w:pPr>
        <w:pStyle w:val="BodyText"/>
      </w:pPr>
      <w:r>
        <w:rPr>
          <w:i/>
          <w:iCs/>
        </w:rPr>
        <w:t>The Min</w:t>
      </w:r>
      <w:r>
        <w:t xml:space="preserve">: It represents the data point below </w:t>
      </w:r>
      <w:r w:rsidR="00D8355F">
        <w:t xml:space="preserve">the </w:t>
      </w:r>
      <w:r>
        <w:t>regression line</w:t>
      </w:r>
    </w:p>
    <w:p w14:paraId="462C8991" w14:textId="7ED2C558" w:rsidR="00B902F1" w:rsidRDefault="00352249">
      <w:pPr>
        <w:pStyle w:val="BodyText"/>
      </w:pPr>
      <w:r>
        <w:rPr>
          <w:i/>
          <w:iCs/>
        </w:rPr>
        <w:t>1Q</w:t>
      </w:r>
      <w:r>
        <w:t xml:space="preserve">: </w:t>
      </w:r>
      <w:r w:rsidR="00D8355F">
        <w:t>This i</w:t>
      </w:r>
      <w:r>
        <w:t xml:space="preserve">s the 1st quantile which means 25% of the residual of model1 </w:t>
      </w:r>
      <w:r w:rsidR="00D8355F">
        <w:t>is</w:t>
      </w:r>
      <w:r>
        <w:t xml:space="preserve"> less than -3.323.</w:t>
      </w:r>
    </w:p>
    <w:p w14:paraId="35A65206" w14:textId="77777777" w:rsidR="00B902F1" w:rsidRDefault="00352249">
      <w:pPr>
        <w:pStyle w:val="BodyText"/>
      </w:pPr>
      <w:r>
        <w:rPr>
          <w:i/>
          <w:iCs/>
        </w:rPr>
        <w:t>Median</w:t>
      </w:r>
      <w:r>
        <w:t>: The median of the residual of mode1 is -0.763. The median residual should be as close to zero (0) as possible</w:t>
      </w:r>
    </w:p>
    <w:p w14:paraId="48A57B8F" w14:textId="5CFA065B" w:rsidR="00B902F1" w:rsidRDefault="00352249">
      <w:pPr>
        <w:pStyle w:val="BodyText"/>
      </w:pPr>
      <w:r>
        <w:rPr>
          <w:i/>
          <w:iCs/>
        </w:rPr>
        <w:t>3Q</w:t>
      </w:r>
      <w:r>
        <w:t xml:space="preserve">: The 3rd quantile where 25% of the residual of model1 </w:t>
      </w:r>
      <w:r w:rsidR="00D8355F">
        <w:t>is</w:t>
      </w:r>
      <w:r>
        <w:t xml:space="preserve"> greater than 1.964 From the summary of our model1, The Coefficients part presents:</w:t>
      </w:r>
    </w:p>
    <w:p w14:paraId="0F81EC74" w14:textId="77777777" w:rsidR="00B902F1" w:rsidRDefault="00352249">
      <w:pPr>
        <w:pStyle w:val="BodyText"/>
      </w:pPr>
      <w:r>
        <w:rPr>
          <w:i/>
          <w:iCs/>
        </w:rPr>
        <w:t>max</w:t>
      </w:r>
      <w:r>
        <w:t>: It represents the data point the spread above the regression line</w:t>
      </w:r>
    </w:p>
    <w:p w14:paraId="0658C6E8" w14:textId="77777777" w:rsidR="00B902F1" w:rsidRDefault="00352249">
      <w:pPr>
        <w:pStyle w:val="BodyText"/>
      </w:pPr>
      <w:r>
        <w:t xml:space="preserve">The </w:t>
      </w:r>
      <w:r>
        <w:rPr>
          <w:i/>
          <w:iCs/>
        </w:rPr>
        <w:t>mean</w:t>
      </w:r>
      <w:r>
        <w:t xml:space="preserve"> is not seen because it is always zero in linear regression since thats what they are optimised for.</w:t>
      </w:r>
    </w:p>
    <w:p w14:paraId="16D35E91" w14:textId="77777777" w:rsidR="00B902F1" w:rsidRDefault="00352249">
      <w:pPr>
        <w:numPr>
          <w:ilvl w:val="0"/>
          <w:numId w:val="5"/>
        </w:numPr>
      </w:pPr>
      <w:r>
        <w:t>The Estimate for the model parameters – the value of the y-intercept to be -0.635</w:t>
      </w:r>
    </w:p>
    <w:p w14:paraId="45DFA190" w14:textId="001A8CF1" w:rsidR="00B902F1" w:rsidRDefault="00352249">
      <w:pPr>
        <w:pStyle w:val="Compact"/>
        <w:numPr>
          <w:ilvl w:val="1"/>
          <w:numId w:val="6"/>
        </w:numPr>
      </w:pPr>
      <w:r>
        <w:t xml:space="preserve">the estimated effect of Burglary_convict on Robbery Conviction cases </w:t>
      </w:r>
      <w:r w:rsidR="00D8355F">
        <w:t>is</w:t>
      </w:r>
      <w:r>
        <w:t xml:space="preserve"> 0.1099</w:t>
      </w:r>
    </w:p>
    <w:p w14:paraId="2F45F6B1" w14:textId="77777777" w:rsidR="00B902F1" w:rsidRDefault="00352249">
      <w:pPr>
        <w:numPr>
          <w:ilvl w:val="0"/>
          <w:numId w:val="5"/>
        </w:numPr>
      </w:pPr>
      <w:r>
        <w:lastRenderedPageBreak/>
        <w:t>The standard error of the estimated values (Std. Error) is 0.001412</w:t>
      </w:r>
    </w:p>
    <w:p w14:paraId="2A15B4ED" w14:textId="159DB99E" w:rsidR="00B902F1" w:rsidRDefault="00352249">
      <w:pPr>
        <w:numPr>
          <w:ilvl w:val="0"/>
          <w:numId w:val="5"/>
        </w:numPr>
      </w:pPr>
      <w:r>
        <w:t>The test statistic (t value, in this case</w:t>
      </w:r>
      <w:r w:rsidR="00D8355F">
        <w:t>,</w:t>
      </w:r>
      <w:r>
        <w:t xml:space="preserve"> the t-statistic) is 77.896</w:t>
      </w:r>
    </w:p>
    <w:p w14:paraId="1DCAACA9" w14:textId="77777777" w:rsidR="00B902F1" w:rsidRDefault="00352249">
      <w:pPr>
        <w:numPr>
          <w:ilvl w:val="0"/>
          <w:numId w:val="5"/>
        </w:numPr>
      </w:pPr>
      <w:r>
        <w:t>The p-value ( Pr(&gt;| t | ) ), aka the probability of finding the given t-statistic if the null hypothesis of no relationship were true.</w:t>
      </w:r>
    </w:p>
    <w:p w14:paraId="034E8A98" w14:textId="5EE6A17D" w:rsidR="00B902F1" w:rsidRDefault="00352249">
      <w:pPr>
        <w:numPr>
          <w:ilvl w:val="0"/>
          <w:numId w:val="5"/>
        </w:numPr>
      </w:pPr>
      <w:r>
        <w:t>The final three lines are model diagnostics – the most important thing to note is the value (here it is 2.2e-16, or almost zero), which will indicate whether the model fits the data well.</w:t>
      </w:r>
    </w:p>
    <w:p w14:paraId="7727895C" w14:textId="77777777" w:rsidR="00B902F1" w:rsidRDefault="00352249">
      <w:pPr>
        <w:numPr>
          <w:ilvl w:val="0"/>
          <w:numId w:val="5"/>
        </w:numPr>
      </w:pPr>
      <w:r>
        <w:t>From these results, we can say that there is a significant positive relationship between Burglary conviction and Robbery conviction (p-value &lt; 0.001), with a 0.509-unit (+/- 0.01) increase in Robbery conviction for every unit increase in Burglary conviction.</w:t>
      </w:r>
    </w:p>
    <w:p w14:paraId="42CD8BB4" w14:textId="21B82EF4" w:rsidR="00B902F1" w:rsidRDefault="00352249">
      <w:pPr>
        <w:pStyle w:val="FirstParagraph"/>
      </w:pPr>
      <w:r>
        <w:t>In other words, we can see that the b1,</w:t>
      </w:r>
      <w:r w:rsidR="00D8355F">
        <w:t xml:space="preserve"> </w:t>
      </w:r>
      <w:proofErr w:type="spellStart"/>
      <w:r>
        <w:t>obs</w:t>
      </w:r>
      <w:proofErr w:type="spellEnd"/>
      <w:r>
        <w:t xml:space="preserve"> value is around 0.109952 which corresponds to a</w:t>
      </w:r>
      <w:r w:rsidR="00D8355F">
        <w:t xml:space="preserve">n </w:t>
      </w:r>
      <w:proofErr w:type="spellStart"/>
      <w:r>
        <w:t>obs</w:t>
      </w:r>
      <w:proofErr w:type="spellEnd"/>
      <w:r>
        <w:t xml:space="preserve"> value of 77.896. We can interpret the meaning of the b1,</w:t>
      </w:r>
      <w:r w:rsidR="00D8355F">
        <w:t xml:space="preserve"> </w:t>
      </w:r>
      <w:proofErr w:type="spellStart"/>
      <w:r>
        <w:t>obs</w:t>
      </w:r>
      <w:proofErr w:type="spellEnd"/>
      <w:r>
        <w:t xml:space="preserve"> in the context that, for everyone one case </w:t>
      </w:r>
      <w:proofErr w:type="gramStart"/>
      <w:r>
        <w:t>increase</w:t>
      </w:r>
      <w:proofErr w:type="gramEnd"/>
      <w:r>
        <w:t xml:space="preserve"> in Drug conviction, we can expect Robbery conviction to increase by 0.109952 conviction.</w:t>
      </w:r>
    </w:p>
    <w:p w14:paraId="62755DEB" w14:textId="77777777" w:rsidR="00B902F1" w:rsidRDefault="00352249">
      <w:pPr>
        <w:pStyle w:val="Heading5"/>
      </w:pPr>
      <w:bookmarkStart w:id="128" w:name="_Toc104931942"/>
      <w:bookmarkStart w:id="129" w:name="conclusion-of-model2"/>
      <w:bookmarkEnd w:id="127"/>
      <w:r>
        <w:t>Conclusion of model2</w:t>
      </w:r>
      <w:bookmarkEnd w:id="128"/>
      <w:r>
        <w:t xml:space="preserve"> </w:t>
      </w:r>
    </w:p>
    <w:p w14:paraId="4BA0DEEE" w14:textId="050739A0" w:rsidR="00B902F1" w:rsidRDefault="00352249">
      <w:pPr>
        <w:pStyle w:val="FirstParagraph"/>
      </w:pPr>
      <w:r>
        <w:t>From the forego</w:t>
      </w:r>
      <w:r w:rsidR="00D8355F">
        <w:t>ing</w:t>
      </w:r>
      <w:r>
        <w:t>, we have sufficient primary evidence that the null hypothesis can be rejected. The initial guess that Drug conviction is a significant linear predictor of Robbery conviction has supporting evidence.</w:t>
      </w:r>
    </w:p>
    <w:p w14:paraId="75953323" w14:textId="77777777" w:rsidR="00B902F1" w:rsidRDefault="00352249">
      <w:pPr>
        <w:pStyle w:val="BodyText"/>
      </w:pPr>
      <w:r>
        <w:t>#####Prediction for Model Two</w:t>
      </w:r>
    </w:p>
    <w:p w14:paraId="77D7CE62" w14:textId="77777777" w:rsidR="00B902F1" w:rsidRDefault="00352249">
      <w:pPr>
        <w:pStyle w:val="Heading5"/>
      </w:pPr>
      <w:bookmarkStart w:id="130" w:name="_Toc104931943"/>
      <w:bookmarkStart w:id="131" w:name="plotting-simple-linear-model-two-results"/>
      <w:bookmarkEnd w:id="129"/>
      <w:r>
        <w:t>Plotting Simple Linear Model Two Results</w:t>
      </w:r>
      <w:bookmarkEnd w:id="130"/>
    </w:p>
    <w:p w14:paraId="2D156B6E" w14:textId="013A7111" w:rsidR="00B902F1" w:rsidRDefault="00352249">
      <w:pPr>
        <w:pStyle w:val="Heading4"/>
      </w:pPr>
      <w:bookmarkStart w:id="132" w:name="_Toc104931944"/>
      <w:bookmarkStart w:id="133" w:name="X87a216fd7215f55a76374f799ed296caa34b577"/>
      <w:bookmarkEnd w:id="111"/>
      <w:bookmarkEnd w:id="131"/>
      <w:r>
        <w:t>Crit</w:t>
      </w:r>
      <w:r w:rsidR="00D8355F">
        <w:t>i</w:t>
      </w:r>
      <w:r>
        <w:t>cal Review of Model1 and Model2 of our linear regression.</w:t>
      </w:r>
      <w:bookmarkEnd w:id="132"/>
      <w:r>
        <w:t xml:space="preserve"> </w:t>
      </w:r>
    </w:p>
    <w:tbl>
      <w:tblPr>
        <w:tblStyle w:val="Table"/>
        <w:tblW w:w="0" w:type="auto"/>
        <w:tblLook w:val="0020" w:firstRow="1" w:lastRow="0" w:firstColumn="0" w:lastColumn="0" w:noHBand="0" w:noVBand="0"/>
      </w:tblPr>
      <w:tblGrid>
        <w:gridCol w:w="992"/>
        <w:gridCol w:w="1790"/>
      </w:tblGrid>
      <w:tr w:rsidR="00B902F1" w14:paraId="5E43EB24" w14:textId="77777777" w:rsidTr="00B902F1">
        <w:trPr>
          <w:cnfStyle w:val="100000000000" w:firstRow="1" w:lastRow="0" w:firstColumn="0" w:lastColumn="0" w:oddVBand="0" w:evenVBand="0" w:oddHBand="0" w:evenHBand="0" w:firstRowFirstColumn="0" w:firstRowLastColumn="0" w:lastRowFirstColumn="0" w:lastRowLastColumn="0"/>
          <w:tblHeader/>
        </w:trPr>
        <w:tc>
          <w:tcPr>
            <w:tcW w:w="0" w:type="auto"/>
          </w:tcPr>
          <w:p w14:paraId="29C72F1B" w14:textId="77777777" w:rsidR="00B902F1" w:rsidRDefault="00352249">
            <w:pPr>
              <w:pStyle w:val="Compact"/>
            </w:pPr>
            <w:r>
              <w:t>Model</w:t>
            </w:r>
          </w:p>
        </w:tc>
        <w:tc>
          <w:tcPr>
            <w:tcW w:w="0" w:type="auto"/>
          </w:tcPr>
          <w:p w14:paraId="5966F7F9" w14:textId="77777777" w:rsidR="00B902F1" w:rsidRDefault="00352249">
            <w:pPr>
              <w:pStyle w:val="Compact"/>
            </w:pPr>
            <w:r>
              <w:t>Prediction MSE</w:t>
            </w:r>
          </w:p>
        </w:tc>
      </w:tr>
      <w:tr w:rsidR="00B902F1" w14:paraId="478885FA" w14:textId="77777777">
        <w:tc>
          <w:tcPr>
            <w:tcW w:w="0" w:type="auto"/>
          </w:tcPr>
          <w:p w14:paraId="6EA09C31" w14:textId="77777777" w:rsidR="00B902F1" w:rsidRDefault="00352249">
            <w:pPr>
              <w:pStyle w:val="Compact"/>
            </w:pPr>
            <w:r>
              <w:t>model1</w:t>
            </w:r>
          </w:p>
        </w:tc>
        <w:tc>
          <w:tcPr>
            <w:tcW w:w="0" w:type="auto"/>
          </w:tcPr>
          <w:p w14:paraId="2294F505" w14:textId="4F879A75" w:rsidR="00B902F1" w:rsidRDefault="00F14892">
            <w:pPr>
              <w:pStyle w:val="Compact"/>
            </w:pPr>
            <w:r>
              <w:t>62.51</w:t>
            </w:r>
          </w:p>
        </w:tc>
      </w:tr>
      <w:tr w:rsidR="00B902F1" w14:paraId="3EDD08EB" w14:textId="77777777">
        <w:tc>
          <w:tcPr>
            <w:tcW w:w="0" w:type="auto"/>
          </w:tcPr>
          <w:p w14:paraId="5B889465" w14:textId="77777777" w:rsidR="00B902F1" w:rsidRDefault="00352249">
            <w:pPr>
              <w:pStyle w:val="Compact"/>
            </w:pPr>
            <w:r>
              <w:t>model2</w:t>
            </w:r>
          </w:p>
        </w:tc>
        <w:tc>
          <w:tcPr>
            <w:tcW w:w="0" w:type="auto"/>
          </w:tcPr>
          <w:p w14:paraId="21B1D8F6" w14:textId="7DCDBC44" w:rsidR="00B902F1" w:rsidRDefault="00F14892">
            <w:pPr>
              <w:pStyle w:val="Compact"/>
            </w:pPr>
            <w:r>
              <w:t>69</w:t>
            </w:r>
            <w:r w:rsidR="00352249">
              <w:t>.</w:t>
            </w:r>
            <w:r>
              <w:t>94</w:t>
            </w:r>
          </w:p>
        </w:tc>
      </w:tr>
    </w:tbl>
    <w:p w14:paraId="40ABF803" w14:textId="7CAC0FDC" w:rsidR="00B902F1" w:rsidRDefault="00352249">
      <w:pPr>
        <w:pStyle w:val="BodyText"/>
      </w:pPr>
      <w:r>
        <w:t>In comparing the two prediction results above, model</w:t>
      </w:r>
      <w:r w:rsidR="00F14892">
        <w:t>1</w:t>
      </w:r>
      <w:r>
        <w:t xml:space="preserve"> had the mean standard error closest to zero, </w:t>
      </w:r>
      <w:r w:rsidR="00F14892">
        <w:t>62.51</w:t>
      </w:r>
      <w:r>
        <w:t xml:space="preserve"> as compared to </w:t>
      </w:r>
      <w:r w:rsidR="00F14892">
        <w:t>69.94</w:t>
      </w:r>
      <w:r>
        <w:t xml:space="preserve"> </w:t>
      </w:r>
      <w:r w:rsidR="00D8355F">
        <w:t>for</w:t>
      </w:r>
      <w:r>
        <w:t xml:space="preserve"> </w:t>
      </w:r>
      <w:r w:rsidR="00D8355F">
        <w:t xml:space="preserve">the </w:t>
      </w:r>
      <w:r>
        <w:t>model</w:t>
      </w:r>
      <w:r w:rsidR="00F14892">
        <w:t>2</w:t>
      </w:r>
      <w:r>
        <w:t>. Hence, model</w:t>
      </w:r>
      <w:r w:rsidR="003A4F2C">
        <w:t>1</w:t>
      </w:r>
      <w:r>
        <w:t xml:space="preserve"> has a better accuracy since it had </w:t>
      </w:r>
      <w:r w:rsidR="00D8355F">
        <w:t>a</w:t>
      </w:r>
      <w:r>
        <w:t xml:space="preserve"> lower value.</w:t>
      </w:r>
    </w:p>
    <w:p w14:paraId="2056605C" w14:textId="77777777" w:rsidR="00B902F1" w:rsidRDefault="00352249">
      <w:pPr>
        <w:pStyle w:val="Heading4"/>
      </w:pPr>
      <w:bookmarkStart w:id="134" w:name="_Toc104931945"/>
      <w:bookmarkStart w:id="135" w:name="multiple-linear-regression"/>
      <w:bookmarkEnd w:id="133"/>
      <w:r>
        <w:t>Multiple Linear Regression:</w:t>
      </w:r>
      <w:bookmarkEnd w:id="134"/>
      <w:r>
        <w:t xml:space="preserve"> </w:t>
      </w:r>
    </w:p>
    <w:p w14:paraId="2CBB7806" w14:textId="77777777" w:rsidR="00B902F1" w:rsidRDefault="00352249">
      <w:pPr>
        <w:pStyle w:val="FirstParagraph"/>
      </w:pPr>
      <w:r>
        <w:t>Multiple regression analysis (MR) is a highly flexible system for examining the relationship of a collection of independent variables (or predictors) to a single dependent variable (or criterion). The independent variables may be quantitative or categorical [mul reg]</w:t>
      </w:r>
    </w:p>
    <w:p w14:paraId="2EF84669" w14:textId="0B09A080" w:rsidR="00B902F1" w:rsidRDefault="00352249">
      <w:pPr>
        <w:pStyle w:val="BodyText"/>
      </w:pPr>
      <w:r>
        <w:t xml:space="preserve">Null Hypothesis: There is no linear association between robbery and burglary and drug conviction, in other words, the increase </w:t>
      </w:r>
      <w:r w:rsidR="00D8355F">
        <w:t>in</w:t>
      </w:r>
      <w:r>
        <w:t xml:space="preserve"> </w:t>
      </w:r>
      <w:r w:rsidR="00D8355F">
        <w:t xml:space="preserve">the </w:t>
      </w:r>
      <w:r>
        <w:t>robbery is not dependent on burglary and drug conviction.</w:t>
      </w:r>
    </w:p>
    <w:p w14:paraId="05B207E2" w14:textId="5817D744" w:rsidR="00B902F1" w:rsidRDefault="00352249">
      <w:pPr>
        <w:pStyle w:val="BodyText"/>
      </w:pPr>
      <w:r>
        <w:lastRenderedPageBreak/>
        <w:t xml:space="preserve">Alternative hypothesis: There is a statistical linear association between robbery and burglary and drug conviction. In other words, the increase in robbery comes </w:t>
      </w:r>
      <w:proofErr w:type="gramStart"/>
      <w:r>
        <w:t>as a result of</w:t>
      </w:r>
      <w:proofErr w:type="gramEnd"/>
      <w:r>
        <w:t xml:space="preserve"> an increase in burglary and drug conviction</w:t>
      </w:r>
      <w:r w:rsidR="00D8355F">
        <w:t>s</w:t>
      </w:r>
      <w:r>
        <w:t>.</w:t>
      </w:r>
    </w:p>
    <w:p w14:paraId="19E5257F" w14:textId="25AA2C23" w:rsidR="00B902F1" w:rsidRDefault="00352249">
      <w:pPr>
        <w:pStyle w:val="Heading5"/>
      </w:pPr>
      <w:bookmarkStart w:id="136" w:name="_Toc104931946"/>
      <w:bookmarkStart w:id="137" w:name="X54611b9a2da6546106ddade7c0b025e9af89509"/>
      <w:r>
        <w:t>Regression Analysis and Summary for Multiple Regression</w:t>
      </w:r>
      <w:bookmarkEnd w:id="136"/>
    </w:p>
    <w:p w14:paraId="06DC3C0D" w14:textId="280D0C64" w:rsidR="00B902F1" w:rsidRDefault="00352249">
      <w:pPr>
        <w:numPr>
          <w:ilvl w:val="0"/>
          <w:numId w:val="7"/>
        </w:numPr>
      </w:pPr>
      <w:r>
        <w:t xml:space="preserve">The estimated effect of </w:t>
      </w:r>
      <w:r w:rsidR="00D8355F">
        <w:t xml:space="preserve">a </w:t>
      </w:r>
      <w:r>
        <w:t xml:space="preserve">Drug conviction on </w:t>
      </w:r>
      <w:r w:rsidR="00D8355F">
        <w:t xml:space="preserve">a </w:t>
      </w:r>
      <w:proofErr w:type="gramStart"/>
      <w:r>
        <w:t>Robbery</w:t>
      </w:r>
      <w:proofErr w:type="gramEnd"/>
      <w:r>
        <w:t xml:space="preserve"> conviction is 0.058, while the estimated effect of Burglary_convict is 0.278.</w:t>
      </w:r>
    </w:p>
    <w:p w14:paraId="49F87A11" w14:textId="17A12129" w:rsidR="00B902F1" w:rsidRDefault="00352249">
      <w:pPr>
        <w:numPr>
          <w:ilvl w:val="0"/>
          <w:numId w:val="7"/>
        </w:numPr>
      </w:pPr>
      <w:r>
        <w:t>This means that for every 1% increase in Drug conviction, there is a correlated 0.058% increase in the conviction of robbery</w:t>
      </w:r>
      <w:r w:rsidR="00D8355F">
        <w:t>,</w:t>
      </w:r>
      <w:r>
        <w:t xml:space="preserve"> and for every 1% increase in Burglary_convict, there is a 0.278% increase in Robbery conviction.</w:t>
      </w:r>
    </w:p>
    <w:p w14:paraId="5C6FB29E" w14:textId="77777777" w:rsidR="00B902F1" w:rsidRDefault="00352249">
      <w:pPr>
        <w:numPr>
          <w:ilvl w:val="0"/>
          <w:numId w:val="7"/>
        </w:numPr>
      </w:pPr>
      <w:r>
        <w:t>The standard errors for these regression coefficients are very small, and the t-statistics are comparatively small (21.89 and 23.25, respectively). The p-values reflect these small errors and t-statistics. For both parameters, there is almost zero probability that this effect is due to chance.</w:t>
      </w:r>
    </w:p>
    <w:p w14:paraId="44244C70" w14:textId="77777777" w:rsidR="00B902F1" w:rsidRDefault="00352249">
      <w:pPr>
        <w:pStyle w:val="Heading5"/>
      </w:pPr>
      <w:bookmarkStart w:id="138" w:name="_Toc104931947"/>
      <w:bookmarkStart w:id="139" w:name="conclusion-of-multiple-regression"/>
      <w:bookmarkEnd w:id="137"/>
      <w:r>
        <w:t>Conclusion of Multiple Regression</w:t>
      </w:r>
      <w:bookmarkEnd w:id="138"/>
      <w:r>
        <w:t xml:space="preserve"> </w:t>
      </w:r>
    </w:p>
    <w:p w14:paraId="3F9533E3" w14:textId="6FFBA70C" w:rsidR="00B902F1" w:rsidRDefault="00352249">
      <w:pPr>
        <w:pStyle w:val="FirstParagraph"/>
      </w:pPr>
      <w:r>
        <w:t>From the forego</w:t>
      </w:r>
      <w:r w:rsidR="00D8355F">
        <w:t>ing</w:t>
      </w:r>
      <w:r>
        <w:t>, we have sufficient primary evidence that the null hypothesis can be rejected. There is a</w:t>
      </w:r>
      <w:r w:rsidR="00D8355F">
        <w:t xml:space="preserve"> shred of</w:t>
      </w:r>
      <w:r>
        <w:t xml:space="preserve"> statistical evidence that Burglary and Drug convictions are significant linear predictors of </w:t>
      </w:r>
      <w:r w:rsidR="00D8355F">
        <w:t xml:space="preserve">the </w:t>
      </w:r>
      <w:r>
        <w:t>Robbery conviction.</w:t>
      </w:r>
    </w:p>
    <w:p w14:paraId="723E3A89" w14:textId="77777777" w:rsidR="00D8355F" w:rsidRDefault="00D8355F">
      <w:pPr>
        <w:pStyle w:val="BodyText"/>
        <w:rPr>
          <w:b/>
          <w:bCs/>
        </w:rPr>
      </w:pPr>
    </w:p>
    <w:p w14:paraId="595CDFAF" w14:textId="77777777" w:rsidR="00D8355F" w:rsidRDefault="00D8355F">
      <w:pPr>
        <w:pStyle w:val="BodyText"/>
        <w:rPr>
          <w:b/>
          <w:bCs/>
        </w:rPr>
      </w:pPr>
    </w:p>
    <w:p w14:paraId="629A3C10" w14:textId="77777777" w:rsidR="00D8355F" w:rsidRDefault="00D8355F">
      <w:pPr>
        <w:pStyle w:val="BodyText"/>
        <w:rPr>
          <w:b/>
          <w:bCs/>
        </w:rPr>
      </w:pPr>
    </w:p>
    <w:p w14:paraId="43FE0E58" w14:textId="77777777" w:rsidR="00D8355F" w:rsidRDefault="00D8355F">
      <w:pPr>
        <w:pStyle w:val="BodyText"/>
        <w:rPr>
          <w:b/>
          <w:bCs/>
        </w:rPr>
      </w:pPr>
    </w:p>
    <w:p w14:paraId="35673E24" w14:textId="77777777" w:rsidR="00D8355F" w:rsidRDefault="00D8355F">
      <w:pPr>
        <w:pStyle w:val="BodyText"/>
        <w:rPr>
          <w:b/>
          <w:bCs/>
        </w:rPr>
      </w:pPr>
    </w:p>
    <w:p w14:paraId="0C2B3BF5" w14:textId="77777777" w:rsidR="00D8355F" w:rsidRDefault="00D8355F">
      <w:pPr>
        <w:pStyle w:val="BodyText"/>
        <w:rPr>
          <w:b/>
          <w:bCs/>
        </w:rPr>
      </w:pPr>
    </w:p>
    <w:p w14:paraId="4D5DCBBA" w14:textId="77777777" w:rsidR="00D8355F" w:rsidRDefault="00D8355F">
      <w:pPr>
        <w:pStyle w:val="BodyText"/>
        <w:rPr>
          <w:b/>
          <w:bCs/>
        </w:rPr>
      </w:pPr>
    </w:p>
    <w:p w14:paraId="7A2E3FCB" w14:textId="77777777" w:rsidR="00D8355F" w:rsidRDefault="00D8355F">
      <w:pPr>
        <w:pStyle w:val="BodyText"/>
        <w:rPr>
          <w:b/>
          <w:bCs/>
        </w:rPr>
      </w:pPr>
    </w:p>
    <w:p w14:paraId="7C41B956" w14:textId="77777777" w:rsidR="00D8355F" w:rsidRDefault="00D8355F">
      <w:pPr>
        <w:pStyle w:val="BodyText"/>
        <w:rPr>
          <w:b/>
          <w:bCs/>
        </w:rPr>
      </w:pPr>
    </w:p>
    <w:p w14:paraId="6666CABE" w14:textId="77777777" w:rsidR="00D8355F" w:rsidRDefault="00D8355F">
      <w:pPr>
        <w:pStyle w:val="BodyText"/>
        <w:rPr>
          <w:b/>
          <w:bCs/>
        </w:rPr>
      </w:pPr>
    </w:p>
    <w:p w14:paraId="2071C307" w14:textId="77777777" w:rsidR="00D8355F" w:rsidRDefault="00D8355F">
      <w:pPr>
        <w:pStyle w:val="BodyText"/>
        <w:rPr>
          <w:b/>
          <w:bCs/>
        </w:rPr>
      </w:pPr>
    </w:p>
    <w:p w14:paraId="705C03E1" w14:textId="77777777" w:rsidR="00D8355F" w:rsidRDefault="00D8355F">
      <w:pPr>
        <w:pStyle w:val="BodyText"/>
        <w:rPr>
          <w:b/>
          <w:bCs/>
        </w:rPr>
      </w:pPr>
    </w:p>
    <w:p w14:paraId="49847671" w14:textId="77777777" w:rsidR="00D8355F" w:rsidRDefault="00D8355F">
      <w:pPr>
        <w:pStyle w:val="BodyText"/>
        <w:rPr>
          <w:b/>
          <w:bCs/>
        </w:rPr>
      </w:pPr>
    </w:p>
    <w:p w14:paraId="6EC0EB25" w14:textId="77777777" w:rsidR="00D8355F" w:rsidRDefault="00D8355F">
      <w:pPr>
        <w:pStyle w:val="BodyText"/>
        <w:rPr>
          <w:b/>
          <w:bCs/>
        </w:rPr>
      </w:pPr>
    </w:p>
    <w:p w14:paraId="7A52E39C" w14:textId="77777777" w:rsidR="00D8355F" w:rsidRDefault="00D8355F">
      <w:pPr>
        <w:pStyle w:val="BodyText"/>
        <w:rPr>
          <w:b/>
          <w:bCs/>
        </w:rPr>
      </w:pPr>
    </w:p>
    <w:p w14:paraId="0FD69366" w14:textId="7E937741" w:rsidR="00B902F1" w:rsidRDefault="00352249">
      <w:pPr>
        <w:pStyle w:val="BodyText"/>
        <w:rPr>
          <w:b/>
          <w:bCs/>
        </w:rPr>
      </w:pPr>
      <w:r w:rsidRPr="00BB71A5">
        <w:rPr>
          <w:b/>
          <w:bCs/>
        </w:rPr>
        <w:lastRenderedPageBreak/>
        <w:t xml:space="preserve">Plotting our </w:t>
      </w:r>
      <w:r w:rsidR="003A4F2C" w:rsidRPr="00BB71A5">
        <w:rPr>
          <w:b/>
          <w:bCs/>
        </w:rPr>
        <w:t>Multiple</w:t>
      </w:r>
      <w:r w:rsidRPr="00BB71A5">
        <w:rPr>
          <w:b/>
          <w:bCs/>
        </w:rPr>
        <w:t xml:space="preserve"> Regression results</w:t>
      </w:r>
    </w:p>
    <w:p w14:paraId="3D90202B" w14:textId="14240061" w:rsidR="00BB71A5" w:rsidRPr="00BB71A5" w:rsidRDefault="00BB71A5">
      <w:pPr>
        <w:pStyle w:val="BodyText"/>
        <w:rPr>
          <w:b/>
          <w:bCs/>
        </w:rPr>
      </w:pPr>
      <w:r w:rsidRPr="00BB71A5">
        <w:rPr>
          <w:b/>
          <w:bCs/>
          <w:noProof/>
        </w:rPr>
        <w:drawing>
          <wp:inline distT="0" distB="0" distL="0" distR="0" wp14:anchorId="442F4E52" wp14:editId="7C5834D0">
            <wp:extent cx="5943600" cy="4443095"/>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pic:nvPicPr>
                  <pic:blipFill>
                    <a:blip r:embed="rId51"/>
                    <a:stretch>
                      <a:fillRect/>
                    </a:stretch>
                  </pic:blipFill>
                  <pic:spPr>
                    <a:xfrm>
                      <a:off x="0" y="0"/>
                      <a:ext cx="5943600" cy="4443095"/>
                    </a:xfrm>
                    <a:prstGeom prst="rect">
                      <a:avLst/>
                    </a:prstGeom>
                  </pic:spPr>
                </pic:pic>
              </a:graphicData>
            </a:graphic>
          </wp:inline>
        </w:drawing>
      </w:r>
    </w:p>
    <w:p w14:paraId="35E16F72" w14:textId="77777777" w:rsidR="00B902F1" w:rsidRDefault="00352249">
      <w:pPr>
        <w:pStyle w:val="Heading4"/>
      </w:pPr>
      <w:bookmarkStart w:id="140" w:name="_Toc104931948"/>
      <w:bookmarkStart w:id="141" w:name="X7b3127c452d9138155be858b5264ef314ad2094"/>
      <w:bookmarkEnd w:id="135"/>
      <w:bookmarkEnd w:id="139"/>
      <w:r>
        <w:t>Critcal Review of Simple Linear Regression and Multiple Linear Regression.</w:t>
      </w:r>
      <w:bookmarkEnd w:id="140"/>
      <w:r>
        <w:t xml:space="preserve"> </w:t>
      </w:r>
    </w:p>
    <w:tbl>
      <w:tblPr>
        <w:tblStyle w:val="Table"/>
        <w:tblW w:w="0" w:type="auto"/>
        <w:tblLook w:val="0020" w:firstRow="1" w:lastRow="0" w:firstColumn="0" w:lastColumn="0" w:noHBand="0" w:noVBand="0"/>
      </w:tblPr>
      <w:tblGrid>
        <w:gridCol w:w="2068"/>
        <w:gridCol w:w="1790"/>
      </w:tblGrid>
      <w:tr w:rsidR="00B902F1" w14:paraId="6ED43D7E" w14:textId="77777777" w:rsidTr="00B902F1">
        <w:trPr>
          <w:cnfStyle w:val="100000000000" w:firstRow="1" w:lastRow="0" w:firstColumn="0" w:lastColumn="0" w:oddVBand="0" w:evenVBand="0" w:oddHBand="0" w:evenHBand="0" w:firstRowFirstColumn="0" w:firstRowLastColumn="0" w:lastRowFirstColumn="0" w:lastRowLastColumn="0"/>
          <w:tblHeader/>
        </w:trPr>
        <w:tc>
          <w:tcPr>
            <w:tcW w:w="0" w:type="auto"/>
          </w:tcPr>
          <w:p w14:paraId="247D3584" w14:textId="77777777" w:rsidR="00B902F1" w:rsidRDefault="00352249">
            <w:pPr>
              <w:pStyle w:val="Compact"/>
            </w:pPr>
            <w:r>
              <w:t>Linear Regression</w:t>
            </w:r>
          </w:p>
        </w:tc>
        <w:tc>
          <w:tcPr>
            <w:tcW w:w="0" w:type="auto"/>
          </w:tcPr>
          <w:p w14:paraId="727ADF45" w14:textId="77777777" w:rsidR="00B902F1" w:rsidRDefault="00352249">
            <w:pPr>
              <w:pStyle w:val="Compact"/>
            </w:pPr>
            <w:r>
              <w:t>Prediction MSE</w:t>
            </w:r>
          </w:p>
        </w:tc>
      </w:tr>
      <w:tr w:rsidR="00B902F1" w14:paraId="0588E2DA" w14:textId="77777777">
        <w:tc>
          <w:tcPr>
            <w:tcW w:w="0" w:type="auto"/>
          </w:tcPr>
          <w:p w14:paraId="5F480C79" w14:textId="77777777" w:rsidR="00B902F1" w:rsidRDefault="00352249">
            <w:pPr>
              <w:pStyle w:val="Compact"/>
            </w:pPr>
            <w:r>
              <w:t>Simple model1</w:t>
            </w:r>
          </w:p>
        </w:tc>
        <w:tc>
          <w:tcPr>
            <w:tcW w:w="0" w:type="auto"/>
          </w:tcPr>
          <w:p w14:paraId="6A1367FA" w14:textId="3E37E5DC" w:rsidR="00B902F1" w:rsidRDefault="003A4F2C">
            <w:pPr>
              <w:pStyle w:val="Compact"/>
            </w:pPr>
            <w:r>
              <w:t>62.51</w:t>
            </w:r>
          </w:p>
        </w:tc>
      </w:tr>
      <w:tr w:rsidR="00B902F1" w14:paraId="19A7C7F3" w14:textId="77777777">
        <w:tc>
          <w:tcPr>
            <w:tcW w:w="0" w:type="auto"/>
          </w:tcPr>
          <w:p w14:paraId="6F73706D" w14:textId="77777777" w:rsidR="00B902F1" w:rsidRDefault="00352249">
            <w:pPr>
              <w:pStyle w:val="Compact"/>
            </w:pPr>
            <w:r>
              <w:t>Simple model2</w:t>
            </w:r>
          </w:p>
        </w:tc>
        <w:tc>
          <w:tcPr>
            <w:tcW w:w="0" w:type="auto"/>
          </w:tcPr>
          <w:p w14:paraId="3AACFE62" w14:textId="5A7F8346" w:rsidR="00B902F1" w:rsidRDefault="003A4F2C">
            <w:pPr>
              <w:pStyle w:val="Compact"/>
            </w:pPr>
            <w:r>
              <w:t>69</w:t>
            </w:r>
            <w:r w:rsidR="00352249">
              <w:t>.06</w:t>
            </w:r>
          </w:p>
        </w:tc>
      </w:tr>
      <w:tr w:rsidR="00B902F1" w14:paraId="6CD83C87" w14:textId="77777777">
        <w:tc>
          <w:tcPr>
            <w:tcW w:w="0" w:type="auto"/>
          </w:tcPr>
          <w:p w14:paraId="54AE80A7" w14:textId="77777777" w:rsidR="00B902F1" w:rsidRDefault="00352249">
            <w:pPr>
              <w:pStyle w:val="Compact"/>
            </w:pPr>
            <w:r>
              <w:t>multiple Reg</w:t>
            </w:r>
          </w:p>
        </w:tc>
        <w:tc>
          <w:tcPr>
            <w:tcW w:w="0" w:type="auto"/>
          </w:tcPr>
          <w:p w14:paraId="458A7C88" w14:textId="4D6BCF47" w:rsidR="00B902F1" w:rsidRDefault="003A4F2C">
            <w:pPr>
              <w:pStyle w:val="Compact"/>
            </w:pPr>
            <w:r>
              <w:t>64.64</w:t>
            </w:r>
          </w:p>
        </w:tc>
      </w:tr>
    </w:tbl>
    <w:p w14:paraId="3E97000D" w14:textId="73C426FC" w:rsidR="00B902F1" w:rsidRDefault="00352249">
      <w:pPr>
        <w:pStyle w:val="BodyText"/>
      </w:pPr>
      <w:r>
        <w:t xml:space="preserve">In comparing the prediction results above, </w:t>
      </w:r>
      <w:r w:rsidR="003A4F2C">
        <w:t xml:space="preserve">simple </w:t>
      </w:r>
      <w:r>
        <w:t>regression</w:t>
      </w:r>
      <w:r w:rsidR="00BB71A5">
        <w:t xml:space="preserve"> model1</w:t>
      </w:r>
      <w:r>
        <w:t xml:space="preserve"> had the lower mean standard </w:t>
      </w:r>
      <w:r w:rsidR="00BB71A5">
        <w:t>error, 64.64</w:t>
      </w:r>
      <w:r>
        <w:t xml:space="preserve"> as compared to </w:t>
      </w:r>
      <w:r w:rsidR="00BB71A5">
        <w:t>69.06</w:t>
      </w:r>
      <w:r>
        <w:t xml:space="preserve"> and </w:t>
      </w:r>
      <w:r w:rsidR="00BB71A5">
        <w:t>64.64</w:t>
      </w:r>
      <w:r>
        <w:t xml:space="preserve"> of model2 and </w:t>
      </w:r>
      <w:r w:rsidR="00BB71A5">
        <w:t>multiple regression</w:t>
      </w:r>
      <w:r>
        <w:t xml:space="preserve"> respectively. Hence, multiple regression has a better accuracy since it had </w:t>
      </w:r>
      <w:r w:rsidR="00D8355F">
        <w:t>a</w:t>
      </w:r>
      <w:r>
        <w:t xml:space="preserve"> lower value close to zero.</w:t>
      </w:r>
    </w:p>
    <w:p w14:paraId="41E9DA0D" w14:textId="77777777" w:rsidR="00B902F1" w:rsidRDefault="00352249">
      <w:pPr>
        <w:pStyle w:val="Heading1"/>
      </w:pPr>
      <w:bookmarkStart w:id="142" w:name="_Toc104931949"/>
      <w:bookmarkStart w:id="143" w:name="clustering"/>
      <w:bookmarkEnd w:id="103"/>
      <w:bookmarkEnd w:id="107"/>
      <w:bookmarkEnd w:id="109"/>
      <w:bookmarkEnd w:id="141"/>
      <w:r>
        <w:t>Clustering:</w:t>
      </w:r>
      <w:bookmarkEnd w:id="142"/>
      <w:r>
        <w:t xml:space="preserve"> </w:t>
      </w:r>
    </w:p>
    <w:p w14:paraId="435EEAB5" w14:textId="597D5FB6" w:rsidR="00B902F1" w:rsidRDefault="00352249">
      <w:pPr>
        <w:pStyle w:val="FirstParagraph"/>
      </w:pPr>
      <w:r>
        <w:t>Cluster analysis is one of the Pattern Recognition techniques and should be appreciated as such. It may be characterized by the use of resemblance or dissemblance measures between the objects to be identified</w:t>
      </w:r>
      <w:r w:rsidR="00CC256B">
        <w:fldChar w:fldCharType="begin"/>
      </w:r>
      <w:r w:rsidR="00CC256B">
        <w:instrText xml:space="preserve"> ADDIN EN.CITE &lt;EndNote&gt;&lt;Cite&gt;&lt;Author&gt;Diday&lt;/Author&gt;&lt;Year&gt;1976&lt;/Year&gt;&lt;RecNum&gt;10&lt;/RecNum&gt;&lt;DisplayText&gt;(Diday and Simon 1976)&lt;/DisplayText&gt;&lt;record&gt;&lt;rec-number&gt;10&lt;/rec-number&gt;&lt;foreign-keys&gt;&lt;key app="EN" db-id="t09pa0wwgxsxther02npe9vr2sssxf5vx2dv" timestamp="1653961343"&gt;10&lt;/key&gt;&lt;/foreign-keys&gt;&lt;ref-type name="Book Section"&gt;5&lt;/ref-type&gt;&lt;contributors&gt;&lt;authors&gt;&lt;author&gt;Diday, Edwin&lt;/author&gt;&lt;author&gt;Simon, JC&lt;/author&gt;&lt;/authors&gt;&lt;/contributors&gt;&lt;titles&gt;&lt;title&gt;Clustering analysis&lt;/title&gt;&lt;secondary-title&gt;Digital pattern recognition&lt;/secondary-title&gt;&lt;/titles&gt;&lt;pages&gt;47-94&lt;/pages&gt;&lt;dates&gt;&lt;year&gt;1976&lt;/year&gt;&lt;/dates&gt;&lt;publisher&gt;Springer&lt;/publisher&gt;&lt;urls&gt;&lt;/urls&gt;&lt;/record&gt;&lt;/Cite&gt;&lt;/EndNote&gt;</w:instrText>
      </w:r>
      <w:r w:rsidR="00CC256B">
        <w:fldChar w:fldCharType="separate"/>
      </w:r>
      <w:r w:rsidR="00CC256B">
        <w:rPr>
          <w:noProof/>
        </w:rPr>
        <w:t>(Diday and Simon 1976)</w:t>
      </w:r>
      <w:r w:rsidR="00CC256B">
        <w:fldChar w:fldCharType="end"/>
      </w:r>
      <w:r>
        <w:t>.</w:t>
      </w:r>
    </w:p>
    <w:p w14:paraId="2B5EEE42" w14:textId="3AFA12EC" w:rsidR="00B902F1" w:rsidRDefault="00352249">
      <w:pPr>
        <w:pStyle w:val="BodyText"/>
      </w:pPr>
      <w:r>
        <w:lastRenderedPageBreak/>
        <w:t xml:space="preserve">When data points are broken into </w:t>
      </w:r>
      <w:r w:rsidR="00D8355F">
        <w:t>several</w:t>
      </w:r>
      <w:r>
        <w:t xml:space="preserve"> groups the data points belonging to the same groups are more identical to the other data p</w:t>
      </w:r>
      <w:r w:rsidR="00D8355F">
        <w:t>o</w:t>
      </w:r>
      <w:r>
        <w:t xml:space="preserve">ints </w:t>
      </w:r>
      <w:r w:rsidR="00D8355F">
        <w:t xml:space="preserve">in </w:t>
      </w:r>
      <w:r>
        <w:t xml:space="preserve">the same group than those belonging to different groups. In other words, it is to separate groups with </w:t>
      </w:r>
      <w:r w:rsidR="00D8355F">
        <w:t xml:space="preserve">the </w:t>
      </w:r>
      <w:r>
        <w:t>same traits and locate them into clusters</w:t>
      </w:r>
      <w:r w:rsidR="00CC256B">
        <w:fldChar w:fldCharType="begin"/>
      </w:r>
      <w:r w:rsidR="00CC256B">
        <w:instrText xml:space="preserve"> ADDIN EN.CITE &lt;EndNote&gt;&lt;Cite&gt;&lt;Author&gt;Lee&lt;/Author&gt;&lt;Year&gt;1981&lt;/Year&gt;&lt;RecNum&gt;9&lt;/RecNum&gt;&lt;DisplayText&gt;(Lee 1981)&lt;/DisplayText&gt;&lt;record&gt;&lt;rec-number&gt;9&lt;/rec-number&gt;&lt;foreign-keys&gt;&lt;key app="EN" db-id="t09pa0wwgxsxther02npe9vr2sssxf5vx2dv" timestamp="1653960998"&gt;9&lt;/key&gt;&lt;/foreign-keys&gt;&lt;ref-type name="Book Section"&gt;5&lt;/ref-type&gt;&lt;contributors&gt;&lt;authors&gt;&lt;author&gt;Lee, Richard CT&lt;/author&gt;&lt;/authors&gt;&lt;/contributors&gt;&lt;titles&gt;&lt;title&gt;Clustering analysis and its applications&lt;/title&gt;&lt;secondary-title&gt;Advances in information systems science&lt;/secondary-title&gt;&lt;/titles&gt;&lt;pages&gt;169-292&lt;/pages&gt;&lt;dates&gt;&lt;year&gt;1981&lt;/year&gt;&lt;/dates&gt;&lt;publisher&gt;Springer&lt;/publisher&gt;&lt;urls&gt;&lt;/urls&gt;&lt;/record&gt;&lt;/Cite&gt;&lt;/EndNote&gt;</w:instrText>
      </w:r>
      <w:r w:rsidR="00CC256B">
        <w:fldChar w:fldCharType="separate"/>
      </w:r>
      <w:r w:rsidR="00CC256B">
        <w:rPr>
          <w:noProof/>
        </w:rPr>
        <w:t>(Lee 1981)</w:t>
      </w:r>
      <w:r w:rsidR="00CC256B">
        <w:fldChar w:fldCharType="end"/>
      </w:r>
      <w:r>
        <w:t>.</w:t>
      </w:r>
    </w:p>
    <w:p w14:paraId="73E71EE8" w14:textId="348A9C0A" w:rsidR="00B902F1" w:rsidRDefault="00352249">
      <w:pPr>
        <w:pStyle w:val="BodyText"/>
      </w:pPr>
      <w:r>
        <w:t>In database design, clustering analysis can be used to group similar records into one bucket to shorten retrieval time. In the program restructuring problem, clustering analysis can be used to group programs frequently calling one another. This grouping reduces page faults. Clustering analysis can also be used to discover possible errors in a set of data and thus enhance data integrity</w:t>
      </w:r>
      <w:r w:rsidR="00CC256B">
        <w:fldChar w:fldCharType="begin"/>
      </w:r>
      <w:r w:rsidR="00D8355F">
        <w:instrText xml:space="preserve"> ADDIN EN.CITE &lt;EndNote&gt;&lt;Cite&gt;&lt;Author&gt;Dash&lt;/Author&gt;&lt;Year&gt;2015&lt;/Year&gt;&lt;RecNum&gt;11&lt;/RecNum&gt;&lt;DisplayText&gt;(Dash, Panigrahi et al. 2015)&lt;/DisplayText&gt;&lt;record&gt;&lt;rec-number&gt;11&lt;/rec-number&gt;&lt;foreign-keys&gt;&lt;key app="EN" db-id="t09pa0wwgxsxther02npe9vr2sssxf5vx2dv" timestamp="1653962146"&gt;11&lt;/key&gt;&lt;/foreign-keys&gt;&lt;ref-type name="Electronic Book"&gt;44&lt;/ref-type&gt;&lt;contributors&gt;&lt;authors&gt;&lt;author&gt;Dash, Subhransu Sekhar&lt;/author&gt;&lt;author&gt;Panigrahi, Bijaya Ketan&lt;/author&gt;&lt;author&gt;Suresh, L. Padma&lt;/author&gt;&lt;/authors&gt;&lt;/contributors&gt;&lt;titles&gt;&lt;title&gt;Artificial Intelligence and Evolutionary Algorithms in Engineering Systems : Proceedings of ICAEES 2014, Volume 1&lt;/title&gt;&lt;secondary-title&gt;Advances in Intelligent Systems and Computing,&lt;/secondary-title&gt;&lt;/titles&gt;&lt;pages&gt;1 online resource (XVII, 862 pages 376 illustrations)&lt;/pages&gt;&lt;edition&gt;1st&lt;/edition&gt;&lt;keywords&gt;&lt;keyword&gt;Artificial intelligence.&lt;/keyword&gt;&lt;keyword&gt;Computational intelligence.&lt;/keyword&gt;&lt;keyword&gt;Image processing.&lt;/keyword&gt;&lt;keyword&gt;Signal processing.&lt;/keyword&gt;&lt;keyword&gt;Speech processing systems.&lt;/keyword&gt;&lt;keyword&gt;Signal, Image and Speech Processing.&lt;/keyword&gt;&lt;/keywords&gt;&lt;dates&gt;&lt;year&gt;2015&lt;/year&gt;&lt;/dates&gt;&lt;pub-location&gt;New Delhi&lt;/pub-location&gt;&lt;publisher&gt;Springer India : Imprint: Springer,&lt;/publisher&gt;&lt;isbn&gt;9788132221265&amp;#xD;2194-5357 ;&lt;/isbn&gt;&lt;accession-num&gt;21738468&lt;/accession-num&gt;&lt;urls&gt;&lt;/urls&gt;&lt;electronic-resource-num&gt;10.1007/978-81-322-2126-5&lt;/electronic-resource-num&gt;&lt;/record&gt;&lt;/Cite&gt;&lt;/EndNote&gt;</w:instrText>
      </w:r>
      <w:r w:rsidR="00CC256B">
        <w:fldChar w:fldCharType="separate"/>
      </w:r>
      <w:r w:rsidR="00D8355F">
        <w:rPr>
          <w:noProof/>
        </w:rPr>
        <w:t>(Dash, Panigrahi et al. 2015)</w:t>
      </w:r>
      <w:r w:rsidR="00CC256B">
        <w:fldChar w:fldCharType="end"/>
      </w:r>
      <w:r>
        <w:t>.</w:t>
      </w:r>
    </w:p>
    <w:p w14:paraId="0499AEAF" w14:textId="77777777" w:rsidR="00B902F1" w:rsidRDefault="00352249">
      <w:pPr>
        <w:pStyle w:val="BodyText"/>
      </w:pPr>
      <w:r>
        <w:t>We going to make predictions using two clustering techniques namely, K-Means and Hierarchical Clustering.</w:t>
      </w:r>
    </w:p>
    <w:p w14:paraId="16CF218E" w14:textId="77777777" w:rsidR="00B902F1" w:rsidRDefault="00352249">
      <w:pPr>
        <w:pStyle w:val="Heading2"/>
      </w:pPr>
      <w:bookmarkStart w:id="144" w:name="_Toc104931950"/>
      <w:bookmarkStart w:id="145" w:name="k--means-clustering"/>
      <w:r>
        <w:t>K- Means Clustering</w:t>
      </w:r>
      <w:bookmarkEnd w:id="144"/>
      <w:r>
        <w:t xml:space="preserve"> </w:t>
      </w:r>
    </w:p>
    <w:p w14:paraId="2346FDFC" w14:textId="7A857E63" w:rsidR="00B902F1" w:rsidRDefault="00352249">
      <w:pPr>
        <w:pStyle w:val="FirstParagraph"/>
      </w:pPr>
      <w:r>
        <w:t xml:space="preserve">This is a type of unsupervised learning technique that is used to group observations together. K-Means is relatively easy to comprehend and can be used almost and readily applied to every type of statistical problem. Here, we used </w:t>
      </w:r>
      <w:r w:rsidR="00D8355F">
        <w:t>several</w:t>
      </w:r>
      <w:r>
        <w:t xml:space="preserve"> clusters also known as a centroid to group observations based on similarities. The centroid is a pivotal point or the middle with a huge hyperspace. So we are doing this for K-Clusters and essentially calculate the distance between the centroids.</w:t>
      </w:r>
    </w:p>
    <w:p w14:paraId="758A6544" w14:textId="7E8640F9" w:rsidR="00B902F1" w:rsidRDefault="00352249">
      <w:pPr>
        <w:pStyle w:val="BodyText"/>
      </w:pPr>
      <w:r>
        <w:t xml:space="preserve">The K-means will then merge similarities between the two clusters. Then whichever clusters are the same or minimal in distance will be merged. If there are no </w:t>
      </w:r>
      <w:proofErr w:type="gramStart"/>
      <w:r>
        <w:t>similarities</w:t>
      </w:r>
      <w:proofErr w:type="gramEnd"/>
      <w:r>
        <w:t xml:space="preserve"> then they will not be merged but will keep on iterating through as many iterations </w:t>
      </w:r>
      <w:r w:rsidR="00D8355F">
        <w:t xml:space="preserve">as </w:t>
      </w:r>
      <w:r>
        <w:t>there are. K-Means uses euclidean Distance to compare different clusters together to determine whether merging them will be possible or not. This algorithm randomly picks a point to calculate the centroid and based on that point it will look for the best position within each of the observations that ha</w:t>
      </w:r>
      <w:r w:rsidR="00D8355F">
        <w:t>ve</w:t>
      </w:r>
      <w:r>
        <w:t xml:space="preserve"> been given to calculate the cent</w:t>
      </w:r>
      <w:r w:rsidR="00D8355F">
        <w:t>roi</w:t>
      </w:r>
      <w:r>
        <w:t>d from them.</w:t>
      </w:r>
    </w:p>
    <w:p w14:paraId="595BCECC" w14:textId="355D6865" w:rsidR="00B902F1" w:rsidRDefault="00352249">
      <w:pPr>
        <w:pStyle w:val="BodyText"/>
      </w:pPr>
      <w:r>
        <w:t>in other words, this algorithm randomly configures K centroids in the Data Space based on the position of each observation where the algorithm will optimi</w:t>
      </w:r>
      <w:r w:rsidR="00D8355F">
        <w:t>z</w:t>
      </w:r>
      <w:r>
        <w:t>e for the best position of the centr</w:t>
      </w:r>
      <w:r w:rsidR="00D8355F">
        <w:t>oid</w:t>
      </w:r>
      <w:r>
        <w:t>. The K-Means algorithm only stops when no change in centroid values occurred. Again, it only stops when the number of iterations ha</w:t>
      </w:r>
      <w:r w:rsidR="00D8355F">
        <w:t>s</w:t>
      </w:r>
      <w:r>
        <w:t xml:space="preserve"> been reached.</w:t>
      </w:r>
    </w:p>
    <w:p w14:paraId="321953EF" w14:textId="6422EE2F" w:rsidR="00B902F1" w:rsidRDefault="00352249">
      <w:pPr>
        <w:pStyle w:val="BodyText"/>
      </w:pPr>
      <w:r>
        <w:t xml:space="preserve">The k-means algorithm finds locally optimal solutions </w:t>
      </w:r>
      <w:r w:rsidR="00D8355F">
        <w:t>concerning</w:t>
      </w:r>
      <w:r>
        <w:t xml:space="preserve"> the clustering error. It is a fast iterative algorithm that has been used in many clustering applications. It is a point-based clustering method that starts with the cluster centers initially placed at arbitrary positions and proceeds by moving each step </w:t>
      </w:r>
      <w:r w:rsidR="00D8355F">
        <w:t xml:space="preserve">to </w:t>
      </w:r>
      <w:r>
        <w:t xml:space="preserve">the cluster centers to minimize the clustering error. The main disadvantage of the method lies in its sensitivity to </w:t>
      </w:r>
      <w:r w:rsidR="00D8355F">
        <w:t xml:space="preserve">the </w:t>
      </w:r>
      <w:r>
        <w:t>initial positions of the cluster centers. Therefore, to obtain near</w:t>
      </w:r>
      <w:r w:rsidR="00D8355F">
        <w:t>-</w:t>
      </w:r>
      <w:r>
        <w:t>optimal solutions using the k-means algorithm several runs must be scheduled differing in the initial positions of the cluster centers</w:t>
      </w:r>
      <w:r w:rsidR="00CC256B">
        <w:fldChar w:fldCharType="begin"/>
      </w:r>
      <w:r w:rsidR="00D8355F">
        <w:instrText xml:space="preserve"> ADDIN EN.CITE &lt;EndNote&gt;&lt;Cite&gt;&lt;Author&gt;Likas&lt;/Author&gt;&lt;Year&gt;2003&lt;/Year&gt;&lt;RecNum&gt;14&lt;/RecNum&gt;&lt;DisplayText&gt;(Likas, Vlassis et al. 2003)&lt;/DisplayText&gt;&lt;record&gt;&lt;rec-number&gt;14&lt;/rec-number&gt;&lt;foreign-keys&gt;&lt;key app="EN" db-id="t09pa0wwgxsxther02npe9vr2sssxf5vx2dv" timestamp="1653966258"&gt;14&lt;/key&gt;&lt;/foreign-keys&gt;&lt;ref-type name="Journal Article"&gt;17&lt;/ref-type&gt;&lt;contributors&gt;&lt;authors&gt;&lt;author&gt;Likas, Aristidis&lt;/author&gt;&lt;author&gt;Vlassis, Nikos&lt;/author&gt;&lt;author&gt;Verbeek, Jakob J&lt;/author&gt;&lt;/authors&gt;&lt;/contributors&gt;&lt;titles&gt;&lt;title&gt;The global k-means clustering algorithm&lt;/title&gt;&lt;secondary-title&gt;Pattern recognition&lt;/secondary-title&gt;&lt;/titles&gt;&lt;periodical&gt;&lt;full-title&gt;Pattern recognition&lt;/full-title&gt;&lt;/periodical&gt;&lt;pages&gt;451-461&lt;/pages&gt;&lt;volume&gt;36&lt;/volume&gt;&lt;number&gt;2&lt;/number&gt;&lt;dates&gt;&lt;year&gt;2003&lt;/year&gt;&lt;/dates&gt;&lt;isbn&gt;0031-3203&lt;/isbn&gt;&lt;urls&gt;&lt;/urls&gt;&lt;/record&gt;&lt;/Cite&gt;&lt;/EndNote&gt;</w:instrText>
      </w:r>
      <w:r w:rsidR="00CC256B">
        <w:fldChar w:fldCharType="separate"/>
      </w:r>
      <w:r w:rsidR="00D8355F">
        <w:rPr>
          <w:noProof/>
        </w:rPr>
        <w:t>(Likas, Vlassis et al. 2003)</w:t>
      </w:r>
      <w:r w:rsidR="00CC256B">
        <w:fldChar w:fldCharType="end"/>
      </w:r>
      <w:r>
        <w:t>.</w:t>
      </w:r>
    </w:p>
    <w:p w14:paraId="10B5B9EA" w14:textId="1CC944BD" w:rsidR="00B902F1" w:rsidRDefault="00352249">
      <w:pPr>
        <w:pStyle w:val="BodyText"/>
      </w:pPr>
      <w:r>
        <w:rPr>
          <w:i/>
          <w:iCs/>
        </w:rPr>
        <w:t>Clustering Problem Statement:</w:t>
      </w:r>
      <w:r>
        <w:t xml:space="preserve"> The overall goal is to do a hierarchical clustering on observations in our dataset, </w:t>
      </w:r>
      <w:proofErr w:type="spellStart"/>
      <w:proofErr w:type="gramStart"/>
      <w:r>
        <w:t>All</w:t>
      </w:r>
      <w:proofErr w:type="gramEnd"/>
      <w:r>
        <w:t>_</w:t>
      </w:r>
      <w:r w:rsidR="00BB71A5">
        <w:t>crimes</w:t>
      </w:r>
      <w:proofErr w:type="spellEnd"/>
      <w:r w:rsidR="00BB71A5">
        <w:t xml:space="preserve"> [</w:t>
      </w:r>
      <w:r>
        <w:t xml:space="preserve">4:28] (explain the range) and we will essentially compare unsuccessful crime cases (Unsuc_crimes) to the type of cluster we have generated </w:t>
      </w:r>
      <w:r>
        <w:lastRenderedPageBreak/>
        <w:t>in the to ascertain why there are more unsuccessful crimes cases in some counties than other counties.</w:t>
      </w:r>
    </w:p>
    <w:p w14:paraId="705EBCD5" w14:textId="0F0C3D67" w:rsidR="00CA1247" w:rsidRDefault="00CA1247">
      <w:pPr>
        <w:pStyle w:val="BodyText"/>
      </w:pPr>
    </w:p>
    <w:p w14:paraId="639C5735" w14:textId="7FCA6E55" w:rsidR="00CA1247" w:rsidRDefault="00CA1247">
      <w:pPr>
        <w:pStyle w:val="BodyText"/>
      </w:pPr>
    </w:p>
    <w:p w14:paraId="13F7AA2B" w14:textId="760A4AC3" w:rsidR="00CA1247" w:rsidRDefault="00CA1247">
      <w:pPr>
        <w:pStyle w:val="BodyText"/>
      </w:pPr>
      <w:r w:rsidRPr="00CA1247">
        <w:rPr>
          <w:noProof/>
        </w:rPr>
        <w:drawing>
          <wp:inline distT="0" distB="0" distL="0" distR="0" wp14:anchorId="03E3114E" wp14:editId="411DC1FD">
            <wp:extent cx="5943600" cy="3738245"/>
            <wp:effectExtent l="0" t="0" r="0" b="0"/>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52"/>
                    <a:stretch>
                      <a:fillRect/>
                    </a:stretch>
                  </pic:blipFill>
                  <pic:spPr>
                    <a:xfrm>
                      <a:off x="0" y="0"/>
                      <a:ext cx="5943600" cy="3738245"/>
                    </a:xfrm>
                    <a:prstGeom prst="rect">
                      <a:avLst/>
                    </a:prstGeom>
                  </pic:spPr>
                </pic:pic>
              </a:graphicData>
            </a:graphic>
          </wp:inline>
        </w:drawing>
      </w:r>
    </w:p>
    <w:p w14:paraId="3C7537B2" w14:textId="320417B3" w:rsidR="00BB71A5" w:rsidRDefault="00CA1247">
      <w:pPr>
        <w:pStyle w:val="BodyText"/>
      </w:pPr>
      <w:r w:rsidRPr="00CA1247">
        <w:rPr>
          <w:noProof/>
        </w:rPr>
        <w:drawing>
          <wp:inline distT="0" distB="0" distL="0" distR="0" wp14:anchorId="620E0DA2" wp14:editId="502DF75D">
            <wp:extent cx="2762636" cy="1524213"/>
            <wp:effectExtent l="0" t="0" r="0" b="0"/>
            <wp:docPr id="58" name="Picture 5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 application&#10;&#10;Description automatically generated"/>
                    <pic:cNvPicPr/>
                  </pic:nvPicPr>
                  <pic:blipFill>
                    <a:blip r:embed="rId53"/>
                    <a:stretch>
                      <a:fillRect/>
                    </a:stretch>
                  </pic:blipFill>
                  <pic:spPr>
                    <a:xfrm>
                      <a:off x="0" y="0"/>
                      <a:ext cx="2762636" cy="1524213"/>
                    </a:xfrm>
                    <a:prstGeom prst="rect">
                      <a:avLst/>
                    </a:prstGeom>
                  </pic:spPr>
                </pic:pic>
              </a:graphicData>
            </a:graphic>
          </wp:inline>
        </w:drawing>
      </w:r>
    </w:p>
    <w:p w14:paraId="06D5FC4A" w14:textId="77777777" w:rsidR="00BB71A5" w:rsidRDefault="00BB71A5">
      <w:pPr>
        <w:pStyle w:val="BodyText"/>
      </w:pPr>
    </w:p>
    <w:p w14:paraId="26AA016E" w14:textId="77777777" w:rsidR="00B902F1" w:rsidRDefault="00352249">
      <w:pPr>
        <w:pStyle w:val="Heading2"/>
      </w:pPr>
      <w:bookmarkStart w:id="146" w:name="_Toc104931951"/>
      <w:bookmarkStart w:id="147" w:name="hierarchical-clustering"/>
      <w:bookmarkEnd w:id="145"/>
      <w:r>
        <w:t>Hierarchical clustering:</w:t>
      </w:r>
      <w:bookmarkEnd w:id="146"/>
      <w:r>
        <w:t xml:space="preserve"> </w:t>
      </w:r>
    </w:p>
    <w:p w14:paraId="63058E02" w14:textId="6F720756" w:rsidR="00B902F1" w:rsidRDefault="00352249">
      <w:pPr>
        <w:pStyle w:val="FirstParagraph"/>
      </w:pPr>
      <w:r>
        <w:t>In data mining</w:t>
      </w:r>
      <w:r w:rsidR="00D8355F">
        <w:t>,</w:t>
      </w:r>
      <w:r>
        <w:t xml:space="preserve"> hierarchical clustering works by grouping data objects into a tree of </w:t>
      </w:r>
      <w:r w:rsidR="00D8355F">
        <w:t xml:space="preserve">the </w:t>
      </w:r>
      <w:r>
        <w:t>cluster</w:t>
      </w:r>
      <w:r w:rsidR="00CC256B">
        <w:fldChar w:fldCharType="begin"/>
      </w:r>
      <w:r w:rsidR="00CC256B">
        <w:instrText xml:space="preserve"> ADDIN EN.CITE &lt;EndNote&gt;&lt;Cite&gt;&lt;Author&gt;Murtagh&lt;/Author&gt;&lt;Year&gt;2012&lt;/Year&gt;&lt;RecNum&gt;15&lt;/RecNum&gt;&lt;DisplayText&gt;(Murtagh and Contreras 2012)&lt;/DisplayText&gt;&lt;record&gt;&lt;rec-number&gt;15&lt;/rec-number&gt;&lt;foreign-keys&gt;&lt;key app="EN" db-id="t09pa0wwgxsxther02npe9vr2sssxf5vx2dv" timestamp="1653967775"&gt;15&lt;/key&gt;&lt;/foreign-keys&gt;&lt;ref-type name="Journal Article"&gt;17&lt;/ref-type&gt;&lt;contributors&gt;&lt;authors&gt;&lt;author&gt;Murtagh, Fionn&lt;/author&gt;&lt;author&gt;Contreras, Pedro&lt;/author&gt;&lt;/authors&gt;&lt;/contributors&gt;&lt;titles&gt;&lt;title&gt;Algorithms for hierarchical clustering: an overview&lt;/title&gt;&lt;secondary-title&gt;Wiley Interdisciplinary Reviews: Data Mining and Knowledge Discovery&lt;/secondary-title&gt;&lt;/titles&gt;&lt;periodical&gt;&lt;full-title&gt;Wiley Interdisciplinary Reviews: Data Mining and Knowledge Discovery&lt;/full-title&gt;&lt;/periodical&gt;&lt;pages&gt;86-97&lt;/pages&gt;&lt;volume&gt;2&lt;/volume&gt;&lt;number&gt;1&lt;/number&gt;&lt;dates&gt;&lt;year&gt;2012&lt;/year&gt;&lt;/dates&gt;&lt;isbn&gt;1942-4787&lt;/isbn&gt;&lt;urls&gt;&lt;/urls&gt;&lt;/record&gt;&lt;/Cite&gt;&lt;/EndNote&gt;</w:instrText>
      </w:r>
      <w:r w:rsidR="00CC256B">
        <w:fldChar w:fldCharType="separate"/>
      </w:r>
      <w:r w:rsidR="00CC256B">
        <w:rPr>
          <w:noProof/>
        </w:rPr>
        <w:t>(Murtagh and Contreras 2012)</w:t>
      </w:r>
      <w:r w:rsidR="00CC256B">
        <w:fldChar w:fldCharType="end"/>
      </w:r>
      <w:r>
        <w:t xml:space="preserve">. It also groups the observations but does it at a very higher level. It will typically formulate the number of clusters from either descending order or ascending other. This algorithm does not require </w:t>
      </w:r>
      <w:r w:rsidR="00D8355F">
        <w:t xml:space="preserve">a </w:t>
      </w:r>
      <w:r>
        <w:t xml:space="preserve">pre-specified number of clusters </w:t>
      </w:r>
      <w:r>
        <w:lastRenderedPageBreak/>
        <w:t>metric to use compared to the K-Means where every distance is a euclidean distance. It gives us room to specify the distance or different distance</w:t>
      </w:r>
      <w:r w:rsidR="00D8355F">
        <w:t>s</w:t>
      </w:r>
      <w:r>
        <w:t xml:space="preserve"> for this </w:t>
      </w:r>
      <w:proofErr w:type="gramStart"/>
      <w:r>
        <w:t>particular method</w:t>
      </w:r>
      <w:proofErr w:type="gramEnd"/>
      <w:r>
        <w:t>.</w:t>
      </w:r>
    </w:p>
    <w:p w14:paraId="6725D3A4" w14:textId="4534A9CF" w:rsidR="00B902F1" w:rsidRDefault="00352249">
      <w:pPr>
        <w:pStyle w:val="BodyText"/>
      </w:pPr>
      <w:r>
        <w:t xml:space="preserve">Hierarchical methods suffer from the fact that once we have performed either merge or split step, it can never be undone. This inflexibility is useful in that it leads to smaller computation costs by not having to worry about a combination number of different choices. However, such techniques cannot correct mistaken decisions that once have </w:t>
      </w:r>
      <w:r w:rsidR="00D8355F">
        <w:t xml:space="preserve">been </w:t>
      </w:r>
      <w:r>
        <w:t>taken. T</w:t>
      </w:r>
      <w:r w:rsidR="00D8355F">
        <w:t>wo approaches</w:t>
      </w:r>
      <w:r>
        <w:t xml:space="preserve"> can help in improving the quality of hierarchical clustering: (1) Firstly to perform </w:t>
      </w:r>
      <w:r w:rsidR="00D8355F">
        <w:t xml:space="preserve">a </w:t>
      </w:r>
      <w:r>
        <w:t>careful analysis of object linkages at each hierarchical partitioning or (2) By integrating hierarchical agglomeration and other approaches by first using a hierarchical agglomerative algorithm to group objects into micro-clusters, and then performing macro-clustering on the micro-clusters using another clustering method such as iterative relocation</w:t>
      </w:r>
      <w:r w:rsidR="00CC256B">
        <w:fldChar w:fldCharType="begin"/>
      </w:r>
      <w:r w:rsidR="00CC256B">
        <w:instrText xml:space="preserve"> ADDIN EN.CITE &lt;EndNote&gt;&lt;Cite&gt;&lt;Author&gt;Rani¹&lt;/Author&gt;&lt;Year&gt;2013&lt;/Year&gt;&lt;RecNum&gt;16&lt;/RecNum&gt;&lt;DisplayText&gt;(Rani¹ and Rohil 2013)&lt;/DisplayText&gt;&lt;record&gt;&lt;rec-number&gt;16&lt;/rec-number&gt;&lt;foreign-keys&gt;&lt;key app="EN" db-id="t09pa0wwgxsxther02npe9vr2sssxf5vx2dv" timestamp="1653968252"&gt;16&lt;/key&gt;&lt;/foreign-keys&gt;&lt;ref-type name="Journal Article"&gt;17&lt;/ref-type&gt;&lt;contributors&gt;&lt;authors&gt;&lt;author&gt;Rani¹, Yogita&lt;/author&gt;&lt;author&gt;Rohil, Harish&lt;/author&gt;&lt;/authors&gt;&lt;/contributors&gt;&lt;titles&gt;&lt;title&gt;A study of hierarchical clustering algorithm&lt;/title&gt;&lt;secondary-title&gt;ter S &amp;amp; on Te SIT&lt;/secondary-title&gt;&lt;/titles&gt;&lt;periodical&gt;&lt;full-title&gt;ter S &amp;amp; on Te SIT&lt;/full-title&gt;&lt;/periodical&gt;&lt;pages&gt;113&lt;/pages&gt;&lt;volume&gt;2&lt;/volume&gt;&lt;dates&gt;&lt;year&gt;2013&lt;/year&gt;&lt;/dates&gt;&lt;urls&gt;&lt;/urls&gt;&lt;/record&gt;&lt;/Cite&gt;&lt;/EndNote&gt;</w:instrText>
      </w:r>
      <w:r w:rsidR="00CC256B">
        <w:fldChar w:fldCharType="separate"/>
      </w:r>
      <w:r w:rsidR="00CC256B">
        <w:rPr>
          <w:noProof/>
        </w:rPr>
        <w:t>(Rani¹ and Rohil 2013)</w:t>
      </w:r>
      <w:r w:rsidR="00CC256B">
        <w:fldChar w:fldCharType="end"/>
      </w:r>
      <w:r>
        <w:t>.</w:t>
      </w:r>
    </w:p>
    <w:p w14:paraId="31353084" w14:textId="77777777" w:rsidR="00B902F1" w:rsidRDefault="00352249">
      <w:pPr>
        <w:pStyle w:val="Heading3"/>
      </w:pPr>
      <w:bookmarkStart w:id="148" w:name="_Toc104931952"/>
      <w:bookmarkStart w:id="149" w:name="agglomeration-clustering-agnes"/>
      <w:r>
        <w:t>Agglomeration Clustering (AGNES):</w:t>
      </w:r>
      <w:bookmarkEnd w:id="148"/>
    </w:p>
    <w:p w14:paraId="60930E0B" w14:textId="5D2E5E6E" w:rsidR="00B902F1" w:rsidRDefault="00352249">
      <w:pPr>
        <w:pStyle w:val="FirstParagraph"/>
      </w:pPr>
      <w:r>
        <w:t>This is a bottom</w:t>
      </w:r>
      <w:r w:rsidR="00D8355F">
        <w:t>-</w:t>
      </w:r>
      <w:r>
        <w:t>up approach in which each observation starts as its cluster and merges with other observations that are most similar It groups these observations into huge numbers. Agglomerative hierarchical clustering algorithms can be characterized as greedy, in the algorithmic sense. A sequence of irreversible algorithm steps is used to construct the desired data structure. Assume that a pair of clusters, including possibl</w:t>
      </w:r>
      <w:r w:rsidR="00D8355F">
        <w:t>e</w:t>
      </w:r>
      <w:r>
        <w:t xml:space="preserve"> singletons, is </w:t>
      </w:r>
      <w:proofErr w:type="gramStart"/>
      <w:r>
        <w:t>merged</w:t>
      </w:r>
      <w:proofErr w:type="gramEnd"/>
      <w:r>
        <w:t xml:space="preserve"> or agglomerated at each step of the algorithm. Then the following are equivalent views of the same output structure constructed on n objects: a set of </w:t>
      </w:r>
      <w:r>
        <w:rPr>
          <w:i/>
          <w:iCs/>
        </w:rPr>
        <w:t>n − 1</w:t>
      </w:r>
      <w:r>
        <w:t xml:space="preserve"> partition, starting with the fine partition consisting of </w:t>
      </w:r>
      <w:r>
        <w:rPr>
          <w:i/>
          <w:iCs/>
        </w:rPr>
        <w:t>n</w:t>
      </w:r>
      <w:r>
        <w:t xml:space="preserve"> classes and ending with the trivial partition consisting of just one class, the entire object set; a binary tree (one or two child nodes at each nonterminal node) commonly referred to as a dendrogram; a partially ordered set (poset) which is a subset of the power set of the n objects; and an ultrametric topology on then objects</w:t>
      </w:r>
      <w:r w:rsidR="00CC256B">
        <w:fldChar w:fldCharType="begin"/>
      </w:r>
      <w:r w:rsidR="00CC256B">
        <w:instrText xml:space="preserve"> ADDIN EN.CITE &lt;EndNote&gt;&lt;Cite&gt;&lt;Author&gt;Murtagh&lt;/Author&gt;&lt;Year&gt;2012&lt;/Year&gt;&lt;RecNum&gt;15&lt;/RecNum&gt;&lt;DisplayText&gt;(Murtagh and Contreras 2012)&lt;/DisplayText&gt;&lt;record&gt;&lt;rec-number&gt;15&lt;/rec-number&gt;&lt;foreign-keys&gt;&lt;key app="EN" db-id="t09pa0wwgxsxther02npe9vr2sssxf5vx2dv" timestamp="1653967775"&gt;15&lt;/key&gt;&lt;/foreign-keys&gt;&lt;ref-type name="Journal Article"&gt;17&lt;/ref-type&gt;&lt;contributors&gt;&lt;authors&gt;&lt;author&gt;Murtagh, Fionn&lt;/author&gt;&lt;author&gt;Contreras, Pedro&lt;/author&gt;&lt;/authors&gt;&lt;/contributors&gt;&lt;titles&gt;&lt;title&gt;Algorithms for hierarchical clustering: an overview&lt;/title&gt;&lt;secondary-title&gt;Wiley Interdisciplinary Reviews: Data Mining and Knowledge Discovery&lt;/secondary-title&gt;&lt;/titles&gt;&lt;periodical&gt;&lt;full-title&gt;Wiley Interdisciplinary Reviews: Data Mining and Knowledge Discovery&lt;/full-title&gt;&lt;/periodical&gt;&lt;pages&gt;86-97&lt;/pages&gt;&lt;volume&gt;2&lt;/volume&gt;&lt;number&gt;1&lt;/number&gt;&lt;dates&gt;&lt;year&gt;2012&lt;/year&gt;&lt;/dates&gt;&lt;isbn&gt;1942-4787&lt;/isbn&gt;&lt;urls&gt;&lt;/urls&gt;&lt;/record&gt;&lt;/Cite&gt;&lt;/EndNote&gt;</w:instrText>
      </w:r>
      <w:r w:rsidR="00CC256B">
        <w:fldChar w:fldCharType="separate"/>
      </w:r>
      <w:r w:rsidR="00CC256B">
        <w:rPr>
          <w:noProof/>
        </w:rPr>
        <w:t>(Murtagh and Contreras 2012)</w:t>
      </w:r>
      <w:r w:rsidR="00CC256B">
        <w:fldChar w:fldCharType="end"/>
      </w:r>
      <w:r>
        <w:t>.</w:t>
      </w:r>
    </w:p>
    <w:p w14:paraId="048EB0E3" w14:textId="5A8C279D" w:rsidR="00B902F1" w:rsidRDefault="00352249">
      <w:pPr>
        <w:pStyle w:val="Heading3"/>
      </w:pPr>
      <w:bookmarkStart w:id="150" w:name="_Toc104931953"/>
      <w:bookmarkStart w:id="151" w:name="X12a8cfd88db422fb3c81f4dcb3a7d73370d4fa3"/>
      <w:bookmarkEnd w:id="149"/>
      <w:r>
        <w:t>Divisive Hierarchical Clustering: Top</w:t>
      </w:r>
      <w:r w:rsidR="00D8355F">
        <w:t>-</w:t>
      </w:r>
      <w:r>
        <w:t>down approach:</w:t>
      </w:r>
      <w:bookmarkEnd w:id="150"/>
    </w:p>
    <w:p w14:paraId="7124B5BA" w14:textId="7472105C" w:rsidR="00B902F1" w:rsidRDefault="00352249">
      <w:pPr>
        <w:pStyle w:val="FirstParagraph"/>
      </w:pPr>
      <w:r>
        <w:t xml:space="preserve">All observations are in one group. They start to split the more different (heterogeneous) they are. This keeps on iterating through until each observation is its cluster. In doer words, everything starts </w:t>
      </w:r>
      <w:r w:rsidR="00D8355F">
        <w:t xml:space="preserve">with </w:t>
      </w:r>
      <w:r>
        <w:t xml:space="preserve">one cluster </w:t>
      </w:r>
      <w:r w:rsidR="00D8355F">
        <w:t xml:space="preserve">of </w:t>
      </w:r>
      <w:r>
        <w:t>all observations then it begins to branch o</w:t>
      </w:r>
      <w:r w:rsidR="00D8355F">
        <w:t>f</w:t>
      </w:r>
      <w:r>
        <w:t>f in a tree</w:t>
      </w:r>
      <w:r w:rsidR="00D8355F">
        <w:t>-</w:t>
      </w:r>
      <w:r>
        <w:t>like shape with two or more branches as the number of observation</w:t>
      </w:r>
      <w:r w:rsidR="00D8355F">
        <w:t>s</w:t>
      </w:r>
      <w:r>
        <w:t xml:space="preserve"> decreases. It puts observations in larger groups. It splits individual observation</w:t>
      </w:r>
      <w:r w:rsidR="00D8355F">
        <w:t>s</w:t>
      </w:r>
      <w:r>
        <w:t xml:space="preserve"> into cluster</w:t>
      </w:r>
      <w:r w:rsidR="00D8355F">
        <w:t>s</w:t>
      </w:r>
      <w:r>
        <w:t xml:space="preserve"> producing a set of cluster groups. From this larger set of groups, it can be further clustered into smaller groups. We can keep on iterating it until you get one cluster.</w:t>
      </w:r>
    </w:p>
    <w:p w14:paraId="285C826E" w14:textId="77777777" w:rsidR="00B902F1" w:rsidRDefault="00352249">
      <w:pPr>
        <w:pStyle w:val="Heading3"/>
      </w:pPr>
      <w:bookmarkStart w:id="152" w:name="_Toc104931954"/>
      <w:bookmarkStart w:id="153" w:name="distance-used"/>
      <w:bookmarkEnd w:id="151"/>
      <w:r>
        <w:t>Distance Used:</w:t>
      </w:r>
      <w:bookmarkEnd w:id="152"/>
    </w:p>
    <w:p w14:paraId="00047222" w14:textId="024DB2B4" w:rsidR="00B902F1" w:rsidRDefault="00352249">
      <w:pPr>
        <w:pStyle w:val="FirstParagraph"/>
      </w:pPr>
      <w:r>
        <w:t xml:space="preserve">This algorithm dynamically uses different forms of distance being Euclidean </w:t>
      </w:r>
      <w:proofErr w:type="spellStart"/>
      <w:r>
        <w:t>Dist</w:t>
      </w:r>
      <w:proofErr w:type="spellEnd"/>
      <w:r>
        <w:t xml:space="preserve">, Manhattan </w:t>
      </w:r>
      <w:proofErr w:type="spellStart"/>
      <w:r>
        <w:t>dist</w:t>
      </w:r>
      <w:proofErr w:type="spellEnd"/>
      <w:r>
        <w:t xml:space="preserve">, Maximum </w:t>
      </w:r>
      <w:proofErr w:type="spellStart"/>
      <w:r>
        <w:t>Dist</w:t>
      </w:r>
      <w:proofErr w:type="spellEnd"/>
      <w:r w:rsidR="00D8355F">
        <w:t>,</w:t>
      </w:r>
      <w:r>
        <w:t xml:space="preserve"> and many more. Distances </w:t>
      </w:r>
      <w:r w:rsidR="00D8355F">
        <w:t>a</w:t>
      </w:r>
      <w:r>
        <w:t>ffect the shape of the cluster</w:t>
      </w:r>
    </w:p>
    <w:p w14:paraId="4E679509" w14:textId="669D349B" w:rsidR="002506A9" w:rsidRDefault="00D8355F">
      <w:pPr>
        <w:pStyle w:val="BodyText"/>
      </w:pPr>
      <w:r>
        <w:t>The h</w:t>
      </w:r>
      <w:r w:rsidR="00352249">
        <w:t xml:space="preserve">ierarchical algorithm is </w:t>
      </w:r>
      <w:proofErr w:type="spellStart"/>
      <w:r w:rsidR="00352249">
        <w:t>characteri</w:t>
      </w:r>
      <w:r>
        <w:t>s</w:t>
      </w:r>
      <w:r w:rsidR="00352249">
        <w:t>ed</w:t>
      </w:r>
      <w:proofErr w:type="spellEnd"/>
      <w:r w:rsidR="00352249">
        <w:t xml:space="preserve"> by its different forms of ‘linking’ on how to combine different clusters </w:t>
      </w:r>
    </w:p>
    <w:p w14:paraId="4077DCD8" w14:textId="37F81DEA" w:rsidR="002506A9" w:rsidRDefault="00352249" w:rsidP="002506A9">
      <w:pPr>
        <w:pStyle w:val="BodyText"/>
        <w:numPr>
          <w:ilvl w:val="1"/>
          <w:numId w:val="7"/>
        </w:numPr>
      </w:pPr>
      <w:r>
        <w:lastRenderedPageBreak/>
        <w:t xml:space="preserve">Complete linkage clustering: It obtains the distance between ALL the observations in </w:t>
      </w:r>
      <w:r w:rsidR="00D8355F">
        <w:t xml:space="preserve">the </w:t>
      </w:r>
      <w:r>
        <w:t xml:space="preserve">cluster </w:t>
      </w:r>
    </w:p>
    <w:p w14:paraId="459B305C" w14:textId="2150511C" w:rsidR="00B902F1" w:rsidRDefault="00352249" w:rsidP="002506A9">
      <w:pPr>
        <w:pStyle w:val="BodyText"/>
        <w:numPr>
          <w:ilvl w:val="1"/>
          <w:numId w:val="7"/>
        </w:numPr>
      </w:pPr>
      <w:r>
        <w:t>1 and cluster 2 and merge the cluster if the distances between them are a minimum. In other words, it combines them if they are very close. Close to each other than the other clusters.</w:t>
      </w:r>
    </w:p>
    <w:p w14:paraId="6D9B0121" w14:textId="54FE1DA8" w:rsidR="00B902F1" w:rsidRDefault="00352249">
      <w:pPr>
        <w:numPr>
          <w:ilvl w:val="0"/>
          <w:numId w:val="8"/>
        </w:numPr>
      </w:pPr>
      <w:r>
        <w:t>Average Linkage Clustering: This form of clustering link computes the distance between ALL the observations in two clusters cluster 1 and cluster 2 and averages the values.</w:t>
      </w:r>
    </w:p>
    <w:p w14:paraId="6E87302B" w14:textId="33C49EA2" w:rsidR="00B902F1" w:rsidRDefault="00352249">
      <w:pPr>
        <w:numPr>
          <w:ilvl w:val="0"/>
          <w:numId w:val="8"/>
        </w:numPr>
      </w:pPr>
      <w:r>
        <w:t>Centroid Linkage Clustering: This link calculates the centroid within each cluster and uses the distance between each centroid to determine the merge.</w:t>
      </w:r>
    </w:p>
    <w:p w14:paraId="534FD216" w14:textId="19067636" w:rsidR="00B902F1" w:rsidRDefault="00352249">
      <w:pPr>
        <w:pStyle w:val="FirstParagraph"/>
      </w:pPr>
      <w:r>
        <w:t>The overall goal is to do a hierarchical clustering on observations in our dataset, All_</w:t>
      </w:r>
      <w:proofErr w:type="gramStart"/>
      <w:r>
        <w:t>crimes[</w:t>
      </w:r>
      <w:proofErr w:type="gramEnd"/>
      <w:r>
        <w:t>4:28] (explain the range) and we will essentially compare unsuccessful crime cases (Unsuc_crimes) to the type of cluster we have generated the to ascertain why there are more unsuccessful crimes cases in some counties than other counties.</w:t>
      </w:r>
    </w:p>
    <w:p w14:paraId="5EF2A55F" w14:textId="18BD2374" w:rsidR="00B902F1" w:rsidRDefault="00352249">
      <w:pPr>
        <w:pStyle w:val="BodyText"/>
      </w:pPr>
      <w:r w:rsidRPr="002506A9">
        <w:rPr>
          <w:b/>
          <w:bCs/>
          <w:i/>
          <w:iCs/>
        </w:rPr>
        <w:t>Conclusion</w:t>
      </w:r>
      <w:r>
        <w:rPr>
          <w:i/>
          <w:iCs/>
        </w:rPr>
        <w:t>:</w:t>
      </w:r>
      <w:r>
        <w:t xml:space="preserve"> In comparing our observation to the cluster we </w:t>
      </w:r>
      <w:r w:rsidR="002506A9">
        <w:t>have;</w:t>
      </w:r>
      <w:r>
        <w:t xml:space="preserve"> we could deduce that Cluster 1 had the highest Unsuccessful Crime </w:t>
      </w:r>
      <w:proofErr w:type="gramStart"/>
      <w:r>
        <w:t>convictions</w:t>
      </w:r>
      <w:proofErr w:type="gramEnd"/>
      <w:r>
        <w:t xml:space="preserve"> and this cluster belong</w:t>
      </w:r>
      <w:r w:rsidR="00D8355F">
        <w:t>s</w:t>
      </w:r>
      <w:r>
        <w:t xml:space="preserve"> to Metropolitan and City with </w:t>
      </w:r>
      <w:r w:rsidR="00D8355F">
        <w:t xml:space="preserve">an </w:t>
      </w:r>
      <w:r>
        <w:t xml:space="preserve">average </w:t>
      </w:r>
      <w:r w:rsidR="00D8355F">
        <w:t xml:space="preserve">of </w:t>
      </w:r>
      <w:r>
        <w:t>8571.69 unsuccessful crime convictions. 1002.07 average crime convictions w</w:t>
      </w:r>
      <w:r w:rsidR="00D8355F">
        <w:t>ere</w:t>
      </w:r>
      <w:r>
        <w:t xml:space="preserve"> </w:t>
      </w:r>
      <w:proofErr w:type="spellStart"/>
      <w:r>
        <w:t>realised</w:t>
      </w:r>
      <w:proofErr w:type="spellEnd"/>
      <w:r>
        <w:t xml:space="preserve"> from the other counties all grouped in Cluster 2.</w:t>
      </w:r>
    </w:p>
    <w:p w14:paraId="1DBF1C09" w14:textId="7F7E5637" w:rsidR="00B902F1" w:rsidRDefault="00352249">
      <w:pPr>
        <w:pStyle w:val="BodyText"/>
      </w:pPr>
      <w:r>
        <w:t>The higher magnitude of unsuccessful convictions in Metropolitan and City, which is London and its immediate environs could be the overpopulation in the area as compared to a county like Gloucestershire. Due to this</w:t>
      </w:r>
      <w:r w:rsidR="00D8355F">
        <w:t>,</w:t>
      </w:r>
      <w:r>
        <w:t xml:space="preserve"> the authorities should ensure that enough staff </w:t>
      </w:r>
      <w:r w:rsidR="00D8355F">
        <w:t>is</w:t>
      </w:r>
      <w:r>
        <w:t xml:space="preserve"> provided in that area to work properly to achieve the required results to promote Justice.</w:t>
      </w:r>
    </w:p>
    <w:p w14:paraId="3A43AC62" w14:textId="015B6EFC" w:rsidR="00CA1247" w:rsidRDefault="00CA1247">
      <w:pPr>
        <w:pStyle w:val="BodyText"/>
      </w:pPr>
      <w:r w:rsidRPr="00CA1247">
        <w:rPr>
          <w:noProof/>
        </w:rPr>
        <w:lastRenderedPageBreak/>
        <w:drawing>
          <wp:inline distT="0" distB="0" distL="0" distR="0" wp14:anchorId="5AFD8F04" wp14:editId="70468906">
            <wp:extent cx="5943600" cy="3764280"/>
            <wp:effectExtent l="0" t="0" r="0" b="0"/>
            <wp:docPr id="59" name="Picture 5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chart&#10;&#10;Description automatically generated"/>
                    <pic:cNvPicPr/>
                  </pic:nvPicPr>
                  <pic:blipFill>
                    <a:blip r:embed="rId54"/>
                    <a:stretch>
                      <a:fillRect/>
                    </a:stretch>
                  </pic:blipFill>
                  <pic:spPr>
                    <a:xfrm>
                      <a:off x="0" y="0"/>
                      <a:ext cx="5943600" cy="3764280"/>
                    </a:xfrm>
                    <a:prstGeom prst="rect">
                      <a:avLst/>
                    </a:prstGeom>
                  </pic:spPr>
                </pic:pic>
              </a:graphicData>
            </a:graphic>
          </wp:inline>
        </w:drawing>
      </w:r>
    </w:p>
    <w:p w14:paraId="2BBD6FCC" w14:textId="550F5994" w:rsidR="00CA1247" w:rsidRDefault="00CA1247">
      <w:pPr>
        <w:pStyle w:val="BodyText"/>
      </w:pPr>
    </w:p>
    <w:p w14:paraId="48EC5E07" w14:textId="418F167B" w:rsidR="00CA1247" w:rsidRDefault="00CA1247">
      <w:pPr>
        <w:pStyle w:val="BodyText"/>
      </w:pPr>
    </w:p>
    <w:p w14:paraId="295E4241" w14:textId="789170A8" w:rsidR="00CA1247" w:rsidRDefault="00CA1247">
      <w:pPr>
        <w:pStyle w:val="BodyText"/>
      </w:pPr>
    </w:p>
    <w:p w14:paraId="7E9BD80F" w14:textId="3581836F" w:rsidR="00CA1247" w:rsidRDefault="00CA1247">
      <w:pPr>
        <w:pStyle w:val="BodyText"/>
      </w:pPr>
    </w:p>
    <w:p w14:paraId="449C0E85" w14:textId="1354FEDA" w:rsidR="00CA1247" w:rsidRDefault="00CA1247">
      <w:pPr>
        <w:pStyle w:val="BodyText"/>
      </w:pPr>
    </w:p>
    <w:p w14:paraId="3EC1B11C" w14:textId="3390FE91" w:rsidR="00CA1247" w:rsidRDefault="00CA1247">
      <w:pPr>
        <w:pStyle w:val="BodyText"/>
      </w:pPr>
      <w:r w:rsidRPr="00CA1247">
        <w:rPr>
          <w:noProof/>
        </w:rPr>
        <w:lastRenderedPageBreak/>
        <w:drawing>
          <wp:inline distT="0" distB="0" distL="0" distR="0" wp14:anchorId="30DB00D2" wp14:editId="4B61EB6E">
            <wp:extent cx="5943600" cy="3689985"/>
            <wp:effectExtent l="0" t="0" r="0" b="0"/>
            <wp:docPr id="60" name="Picture 6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imeline&#10;&#10;Description automatically generated"/>
                    <pic:cNvPicPr/>
                  </pic:nvPicPr>
                  <pic:blipFill>
                    <a:blip r:embed="rId55"/>
                    <a:stretch>
                      <a:fillRect/>
                    </a:stretch>
                  </pic:blipFill>
                  <pic:spPr>
                    <a:xfrm>
                      <a:off x="0" y="0"/>
                      <a:ext cx="5943600" cy="3689985"/>
                    </a:xfrm>
                    <a:prstGeom prst="rect">
                      <a:avLst/>
                    </a:prstGeom>
                  </pic:spPr>
                </pic:pic>
              </a:graphicData>
            </a:graphic>
          </wp:inline>
        </w:drawing>
      </w:r>
    </w:p>
    <w:p w14:paraId="5C82D711" w14:textId="0EAD1D7E" w:rsidR="003E46F7" w:rsidRDefault="003E46F7">
      <w:pPr>
        <w:pStyle w:val="BodyText"/>
      </w:pPr>
    </w:p>
    <w:p w14:paraId="22512B83" w14:textId="17E846BE" w:rsidR="003E46F7" w:rsidRDefault="003E46F7">
      <w:pPr>
        <w:pStyle w:val="BodyText"/>
      </w:pPr>
    </w:p>
    <w:p w14:paraId="05ABA78D" w14:textId="5098DA5D" w:rsidR="003E46F7" w:rsidRDefault="003E46F7" w:rsidP="003E46F7">
      <w:pPr>
        <w:pStyle w:val="BodyText"/>
      </w:pPr>
      <w:r w:rsidRPr="003E46F7">
        <w:rPr>
          <w:b/>
          <w:bCs/>
        </w:rPr>
        <w:t>Conclusion:</w:t>
      </w:r>
      <w:r>
        <w:t xml:space="preserve"> In comparing our observation to the cluster we have; we could deduce that Cluster 1 had the highest Unsuccessful Crime </w:t>
      </w:r>
      <w:proofErr w:type="gramStart"/>
      <w:r>
        <w:t>convictions</w:t>
      </w:r>
      <w:proofErr w:type="gramEnd"/>
      <w:r>
        <w:t xml:space="preserve"> and this cluster belong</w:t>
      </w:r>
      <w:r w:rsidR="00D8355F">
        <w:t>s</w:t>
      </w:r>
      <w:r>
        <w:t xml:space="preserve"> to Metropolitan and City with </w:t>
      </w:r>
      <w:r w:rsidR="00D8355F">
        <w:t xml:space="preserve">an </w:t>
      </w:r>
      <w:r>
        <w:t xml:space="preserve">average </w:t>
      </w:r>
      <w:r w:rsidR="00D8355F">
        <w:t xml:space="preserve">of </w:t>
      </w:r>
      <w:r>
        <w:t>8571.69 unsuccessful crime convictions. 1002.07 average crime convictions were released from the other counties all grouped in Cluster 2.</w:t>
      </w:r>
    </w:p>
    <w:p w14:paraId="25477B5B" w14:textId="77777777" w:rsidR="003E46F7" w:rsidRDefault="003E46F7" w:rsidP="003E46F7">
      <w:pPr>
        <w:pStyle w:val="BodyText"/>
      </w:pPr>
    </w:p>
    <w:p w14:paraId="44EEA943" w14:textId="358850D7" w:rsidR="003E46F7" w:rsidRDefault="003E46F7" w:rsidP="003E46F7">
      <w:pPr>
        <w:pStyle w:val="BodyText"/>
      </w:pPr>
      <w:r>
        <w:t>The higher magnitude of unsuccessful convictions in Metropolitan and City, which is London, and its immediate environs could be the overpopulation in the area as compared to a county like Gloucestershire. Due to this</w:t>
      </w:r>
      <w:r w:rsidR="00D8355F">
        <w:t>,</w:t>
      </w:r>
      <w:r>
        <w:t xml:space="preserve"> the authorities should ensure that enough staff </w:t>
      </w:r>
      <w:r w:rsidR="00D8355F">
        <w:t>is</w:t>
      </w:r>
      <w:r>
        <w:t xml:space="preserve"> provided in that area to work properly to achieve the required results to promote Justice.  </w:t>
      </w:r>
    </w:p>
    <w:p w14:paraId="47A335AC" w14:textId="67F922B6" w:rsidR="00B902F1" w:rsidRDefault="00665F29">
      <w:pPr>
        <w:pStyle w:val="Heading3"/>
      </w:pPr>
      <w:bookmarkStart w:id="154" w:name="_Toc104931955"/>
      <w:bookmarkStart w:id="155" w:name="Xe251dcd92314aadf89d63b3deeed8313954ddd6"/>
      <w:bookmarkEnd w:id="153"/>
      <w:r>
        <w:t>Critical</w:t>
      </w:r>
      <w:r w:rsidR="00352249">
        <w:t xml:space="preserve"> Review </w:t>
      </w:r>
      <w:r>
        <w:t>of</w:t>
      </w:r>
      <w:r w:rsidR="00352249">
        <w:t xml:space="preserve"> </w:t>
      </w:r>
      <w:proofErr w:type="gramStart"/>
      <w:r w:rsidR="00352249">
        <w:t>The</w:t>
      </w:r>
      <w:proofErr w:type="gramEnd"/>
      <w:r w:rsidR="00352249">
        <w:t xml:space="preserve"> K-Means and Hierarchical clustering:</w:t>
      </w:r>
      <w:bookmarkEnd w:id="154"/>
      <w:r w:rsidR="00352249">
        <w:t xml:space="preserve"> </w:t>
      </w:r>
    </w:p>
    <w:p w14:paraId="5B4EEE5C" w14:textId="4D23349C" w:rsidR="00B902F1" w:rsidRDefault="00352249">
      <w:pPr>
        <w:pStyle w:val="FirstParagraph"/>
      </w:pPr>
      <w:r>
        <w:t xml:space="preserve">Having used both techniques, K-Means was the most effective due to its flexibility as mistakes can be corrected as compared to the robust hierarchical technique. The K-Means technique is also best for </w:t>
      </w:r>
      <w:r w:rsidR="00D8355F">
        <w:t xml:space="preserve">a </w:t>
      </w:r>
      <w:r>
        <w:t>large amount of data as the hierarchical technique suffers to compute a dend</w:t>
      </w:r>
      <w:r w:rsidR="00D8355F">
        <w:t>r</w:t>
      </w:r>
      <w:r>
        <w:t xml:space="preserve">ogram if there is </w:t>
      </w:r>
      <w:r w:rsidR="00D8355F">
        <w:t xml:space="preserve">a </w:t>
      </w:r>
      <w:r>
        <w:t>huge amount of data. Notwithstanding these, the K-means has a limitation where the number of cluster</w:t>
      </w:r>
      <w:r w:rsidR="00D8355F">
        <w:t>s</w:t>
      </w:r>
      <w:r>
        <w:t>, K, must always be determined beforehand as compared to the hierarchical format. Another weakness of the K-means is that it can only handle numerical data but Hierarchical techniques can handle different data types.</w:t>
      </w:r>
    </w:p>
    <w:p w14:paraId="7E1B2851" w14:textId="77777777" w:rsidR="00B902F1" w:rsidRDefault="00352249">
      <w:pPr>
        <w:pStyle w:val="Heading2"/>
      </w:pPr>
      <w:bookmarkStart w:id="156" w:name="_Toc104931956"/>
      <w:bookmarkStart w:id="157" w:name="classification"/>
      <w:bookmarkEnd w:id="147"/>
      <w:bookmarkEnd w:id="155"/>
      <w:r>
        <w:lastRenderedPageBreak/>
        <w:t>Classification:</w:t>
      </w:r>
      <w:bookmarkEnd w:id="156"/>
      <w:r>
        <w:t xml:space="preserve"> </w:t>
      </w:r>
    </w:p>
    <w:p w14:paraId="30104654" w14:textId="3E130548" w:rsidR="00B902F1" w:rsidRDefault="00352249" w:rsidP="003E46F7">
      <w:pPr>
        <w:pStyle w:val="FirstParagraph"/>
      </w:pPr>
      <w:r>
        <w:t>Classification and regression trees are machine-learning methods for constructing prediction models from data</w:t>
      </w:r>
      <w:r w:rsidR="002506A9">
        <w:fldChar w:fldCharType="begin"/>
      </w:r>
      <w:r w:rsidR="002506A9">
        <w:instrText xml:space="preserve"> ADDIN EN.CITE &lt;EndNote&gt;&lt;Cite&gt;&lt;Author&gt;Loh&lt;/Author&gt;&lt;Year&gt;2011&lt;/Year&gt;&lt;RecNum&gt;17&lt;/RecNum&gt;&lt;DisplayText&gt;(Loh 2011)&lt;/DisplayText&gt;&lt;record&gt;&lt;rec-number&gt;17&lt;/rec-number&gt;&lt;foreign-keys&gt;&lt;key app="EN" db-id="t09pa0wwgxsxther02npe9vr2sssxf5vx2dv" timestamp="1653970194"&gt;17&lt;/key&gt;&lt;/foreign-keys&gt;&lt;ref-type name="Journal Article"&gt;17&lt;/ref-type&gt;&lt;contributors&gt;&lt;authors&gt;&lt;author&gt;Loh, Wei‐Yin&lt;/author&gt;&lt;/authors&gt;&lt;/contributors&gt;&lt;titles&gt;&lt;title&gt;Classification and regression trees&lt;/title&gt;&lt;secondary-title&gt;Wiley interdisciplinary reviews: data mining and knowledge discovery&lt;/secondary-title&gt;&lt;/titles&gt;&lt;periodical&gt;&lt;full-title&gt;Wiley Interdisciplinary Reviews: Data Mining and Knowledge Discovery&lt;/full-title&gt;&lt;/periodical&gt;&lt;pages&gt;14-23&lt;/pages&gt;&lt;volume&gt;1&lt;/volume&gt;&lt;number&gt;1&lt;/number&gt;&lt;dates&gt;&lt;year&gt;2011&lt;/year&gt;&lt;/dates&gt;&lt;isbn&gt;1942-4787&lt;/isbn&gt;&lt;urls&gt;&lt;/urls&gt;&lt;/record&gt;&lt;/Cite&gt;&lt;/EndNote&gt;</w:instrText>
      </w:r>
      <w:r w:rsidR="002506A9">
        <w:fldChar w:fldCharType="separate"/>
      </w:r>
      <w:r w:rsidR="002506A9">
        <w:rPr>
          <w:noProof/>
        </w:rPr>
        <w:t>(Loh 2011)</w:t>
      </w:r>
      <w:r w:rsidR="002506A9">
        <w:fldChar w:fldCharType="end"/>
      </w:r>
      <w:r>
        <w:t xml:space="preserve">. The models are obtained by recursively partitioning the data space and fitting a simple prediction model within each partition. As a result, the partitioning can be represented graphically as a decision tree. Classification trees are designed for dependent variables that take a finite number of unordered values, with prediction error measured in terms of misclassification cost. Regression trees are for dependent variables that take continuous or ordered discrete values, with prediction error </w:t>
      </w:r>
      <w:bookmarkStart w:id="158" w:name="data-partition-for-3-clusters"/>
    </w:p>
    <w:p w14:paraId="7B66CE51" w14:textId="7410EA53" w:rsidR="00B902F1" w:rsidRDefault="00352249">
      <w:pPr>
        <w:pStyle w:val="Heading3"/>
      </w:pPr>
      <w:bookmarkStart w:id="159" w:name="_Toc104931960"/>
      <w:bookmarkStart w:id="160" w:name="decision-tree-1"/>
      <w:bookmarkEnd w:id="158"/>
      <w:r>
        <w:t>Decision Tree</w:t>
      </w:r>
      <w:bookmarkEnd w:id="159"/>
    </w:p>
    <w:p w14:paraId="47FA5C8D" w14:textId="6C4A71B6" w:rsidR="003E46F7" w:rsidRPr="003E46F7" w:rsidRDefault="003E46F7" w:rsidP="003E46F7">
      <w:pPr>
        <w:pStyle w:val="BodyText"/>
      </w:pPr>
      <w:r w:rsidRPr="003E46F7">
        <w:rPr>
          <w:noProof/>
        </w:rPr>
        <w:drawing>
          <wp:inline distT="0" distB="0" distL="0" distR="0" wp14:anchorId="7EF93678" wp14:editId="25DDAFE2">
            <wp:extent cx="5943600" cy="3828415"/>
            <wp:effectExtent l="0" t="0" r="0" b="0"/>
            <wp:docPr id="61" name="Picture 6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imeline&#10;&#10;Description automatically generated"/>
                    <pic:cNvPicPr/>
                  </pic:nvPicPr>
                  <pic:blipFill>
                    <a:blip r:embed="rId56"/>
                    <a:stretch>
                      <a:fillRect/>
                    </a:stretch>
                  </pic:blipFill>
                  <pic:spPr>
                    <a:xfrm>
                      <a:off x="0" y="0"/>
                      <a:ext cx="5943600" cy="3828415"/>
                    </a:xfrm>
                    <a:prstGeom prst="rect">
                      <a:avLst/>
                    </a:prstGeom>
                  </pic:spPr>
                </pic:pic>
              </a:graphicData>
            </a:graphic>
          </wp:inline>
        </w:drawing>
      </w:r>
    </w:p>
    <w:p w14:paraId="3205F668" w14:textId="77777777" w:rsidR="00B902F1" w:rsidRDefault="00352249">
      <w:pPr>
        <w:pStyle w:val="Heading1"/>
      </w:pPr>
      <w:bookmarkStart w:id="161" w:name="_Toc104931961"/>
      <w:bookmarkStart w:id="162" w:name="general-review-of-the-analytical-tools"/>
      <w:bookmarkEnd w:id="143"/>
      <w:bookmarkEnd w:id="157"/>
      <w:bookmarkEnd w:id="160"/>
      <w:r>
        <w:t>General Review of the Analytical Tools</w:t>
      </w:r>
      <w:bookmarkEnd w:id="161"/>
    </w:p>
    <w:p w14:paraId="29CACCB9" w14:textId="4E1A24EF" w:rsidR="00B902F1" w:rsidRDefault="00352249">
      <w:pPr>
        <w:pStyle w:val="FirstParagraph"/>
      </w:pPr>
      <w:r>
        <w:t>The data analytics tools used are linear regression, k-means, hierarchical clustering</w:t>
      </w:r>
      <w:r w:rsidR="00D8355F">
        <w:t>,</w:t>
      </w:r>
      <w:r>
        <w:t xml:space="preserve"> and classification. The least effective is linear regression given that it assumes that the relationship is linear. </w:t>
      </w:r>
      <w:r w:rsidR="00D8355F">
        <w:t>H</w:t>
      </w:r>
      <w:r>
        <w:t>ierarchical clustering and k-means do not assume a linear relationship. Between the k-means and the clustering method, the k-means seems to be the more effective method. Notwithstanding, although the K-Means gave a perfect classification when K=2, the accuracy for the overall accuracy confusion metric was 1 for the classification until K=2 was adjusted to k=3.</w:t>
      </w:r>
    </w:p>
    <w:p w14:paraId="76A0D62A" w14:textId="2B7E731F" w:rsidR="00670BDA" w:rsidRDefault="00352249" w:rsidP="00670BDA">
      <w:pPr>
        <w:pStyle w:val="Heading1"/>
      </w:pPr>
      <w:bookmarkStart w:id="163" w:name="_Toc104931962"/>
      <w:bookmarkStart w:id="164" w:name="X0b325a5f4a33f6e0f53ad48c05636782f096191"/>
      <w:bookmarkEnd w:id="162"/>
      <w:r>
        <w:lastRenderedPageBreak/>
        <w:t>Comparing Land Size of Metropolitan and city to Gloucester</w:t>
      </w:r>
      <w:bookmarkEnd w:id="163"/>
    </w:p>
    <w:p w14:paraId="2D132B34" w14:textId="53B9E813" w:rsidR="00670BDA" w:rsidRPr="00670BDA" w:rsidRDefault="00D8355F" w:rsidP="00670BDA">
      <w:pPr>
        <w:pStyle w:val="BodyText"/>
      </w:pPr>
      <w:r>
        <w:t>The p</w:t>
      </w:r>
      <w:r w:rsidR="00670BDA">
        <w:t xml:space="preserve">opulation of Metropolitan and </w:t>
      </w:r>
      <w:r>
        <w:t>cities</w:t>
      </w:r>
      <w:r w:rsidR="00670BDA">
        <w:t xml:space="preserve"> affected has an association with the unsuccessful convictions. As compared to those with </w:t>
      </w:r>
      <w:r>
        <w:t xml:space="preserve">a </w:t>
      </w:r>
      <w:r w:rsidR="00670BDA">
        <w:t>lesser population.</w:t>
      </w:r>
    </w:p>
    <w:p w14:paraId="39326B07" w14:textId="1E091019" w:rsidR="00B902F1" w:rsidRDefault="00352249">
      <w:pPr>
        <w:pStyle w:val="Heading2"/>
      </w:pPr>
      <w:bookmarkStart w:id="165" w:name="_Toc104931963"/>
      <w:bookmarkStart w:id="166" w:name="map-of-meropolitan-and-city-london"/>
      <w:r>
        <w:t>Map of Me</w:t>
      </w:r>
      <w:r w:rsidR="00D8355F">
        <w:t>t</w:t>
      </w:r>
      <w:r>
        <w:t>ropolitan and City (London)</w:t>
      </w:r>
      <w:bookmarkEnd w:id="165"/>
    </w:p>
    <w:p w14:paraId="25C34758" w14:textId="63AF7574" w:rsidR="00670BDA" w:rsidRPr="00670BDA" w:rsidRDefault="00670BDA" w:rsidP="00670BDA">
      <w:pPr>
        <w:pStyle w:val="BodyText"/>
      </w:pPr>
      <w:r w:rsidRPr="00670BDA">
        <w:rPr>
          <w:noProof/>
        </w:rPr>
        <w:drawing>
          <wp:inline distT="0" distB="0" distL="0" distR="0" wp14:anchorId="5D39C987" wp14:editId="0CF5353C">
            <wp:extent cx="4725059" cy="4220164"/>
            <wp:effectExtent l="0" t="0" r="0" b="9525"/>
            <wp:docPr id="62" name="Picture 6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Map&#10;&#10;Description automatically generated"/>
                    <pic:cNvPicPr/>
                  </pic:nvPicPr>
                  <pic:blipFill>
                    <a:blip r:embed="rId57"/>
                    <a:stretch>
                      <a:fillRect/>
                    </a:stretch>
                  </pic:blipFill>
                  <pic:spPr>
                    <a:xfrm>
                      <a:off x="0" y="0"/>
                      <a:ext cx="4725059" cy="4220164"/>
                    </a:xfrm>
                    <a:prstGeom prst="rect">
                      <a:avLst/>
                    </a:prstGeom>
                  </pic:spPr>
                </pic:pic>
              </a:graphicData>
            </a:graphic>
          </wp:inline>
        </w:drawing>
      </w:r>
    </w:p>
    <w:p w14:paraId="1A2594E5" w14:textId="77777777" w:rsidR="00D8355F" w:rsidRDefault="00D8355F">
      <w:pPr>
        <w:pStyle w:val="Heading4"/>
      </w:pPr>
      <w:bookmarkStart w:id="167" w:name="map-of-gloucestershire"/>
      <w:bookmarkStart w:id="168" w:name="_Toc104931964"/>
    </w:p>
    <w:p w14:paraId="2A5B39FB" w14:textId="77777777" w:rsidR="00D8355F" w:rsidRDefault="00D8355F">
      <w:pPr>
        <w:pStyle w:val="Heading4"/>
      </w:pPr>
    </w:p>
    <w:p w14:paraId="193DD0D3" w14:textId="77777777" w:rsidR="00D8355F" w:rsidRDefault="00D8355F">
      <w:pPr>
        <w:pStyle w:val="Heading4"/>
      </w:pPr>
    </w:p>
    <w:p w14:paraId="32BA9A4C" w14:textId="77777777" w:rsidR="00D8355F" w:rsidRDefault="00D8355F">
      <w:pPr>
        <w:pStyle w:val="Heading4"/>
      </w:pPr>
    </w:p>
    <w:p w14:paraId="0B4E9385" w14:textId="77777777" w:rsidR="00D8355F" w:rsidRDefault="00D8355F">
      <w:pPr>
        <w:pStyle w:val="Heading4"/>
      </w:pPr>
    </w:p>
    <w:p w14:paraId="5F8E551F" w14:textId="77777777" w:rsidR="00D8355F" w:rsidRDefault="00D8355F">
      <w:pPr>
        <w:pStyle w:val="Heading4"/>
      </w:pPr>
    </w:p>
    <w:p w14:paraId="1262791E" w14:textId="77777777" w:rsidR="00D8355F" w:rsidRDefault="00D8355F">
      <w:pPr>
        <w:pStyle w:val="Heading4"/>
      </w:pPr>
    </w:p>
    <w:p w14:paraId="7285D363" w14:textId="77777777" w:rsidR="00D8355F" w:rsidRDefault="00D8355F">
      <w:pPr>
        <w:pStyle w:val="Heading4"/>
      </w:pPr>
    </w:p>
    <w:p w14:paraId="5E40B545" w14:textId="47611595" w:rsidR="00B902F1" w:rsidRDefault="00352249">
      <w:pPr>
        <w:pStyle w:val="Heading4"/>
      </w:pPr>
      <w:r>
        <w:t>Map of Gloucestershire</w:t>
      </w:r>
      <w:bookmarkEnd w:id="164"/>
      <w:bookmarkEnd w:id="166"/>
      <w:bookmarkEnd w:id="167"/>
      <w:bookmarkEnd w:id="168"/>
    </w:p>
    <w:p w14:paraId="6A64B369" w14:textId="3443A706" w:rsidR="00670BDA" w:rsidRDefault="00670BDA" w:rsidP="00670BDA">
      <w:pPr>
        <w:pStyle w:val="BodyText"/>
      </w:pPr>
    </w:p>
    <w:p w14:paraId="226B6FE4" w14:textId="0EB04816" w:rsidR="00670BDA" w:rsidRDefault="00670BDA" w:rsidP="00670BDA">
      <w:pPr>
        <w:pStyle w:val="BodyText"/>
      </w:pPr>
    </w:p>
    <w:p w14:paraId="1BCA27B2" w14:textId="485B5C17" w:rsidR="00670BDA" w:rsidRPr="00670BDA" w:rsidRDefault="00670BDA" w:rsidP="00670BDA">
      <w:pPr>
        <w:pStyle w:val="BodyText"/>
      </w:pPr>
      <w:r w:rsidRPr="00670BDA">
        <w:rPr>
          <w:noProof/>
        </w:rPr>
        <w:drawing>
          <wp:inline distT="0" distB="0" distL="0" distR="0" wp14:anchorId="73E8B0D9" wp14:editId="40D57483">
            <wp:extent cx="4353533" cy="3858163"/>
            <wp:effectExtent l="0" t="0" r="9525" b="0"/>
            <wp:docPr id="63" name="Picture 6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Map&#10;&#10;Description automatically generated"/>
                    <pic:cNvPicPr/>
                  </pic:nvPicPr>
                  <pic:blipFill>
                    <a:blip r:embed="rId58"/>
                    <a:stretch>
                      <a:fillRect/>
                    </a:stretch>
                  </pic:blipFill>
                  <pic:spPr>
                    <a:xfrm>
                      <a:off x="0" y="0"/>
                      <a:ext cx="4353533" cy="3858163"/>
                    </a:xfrm>
                    <a:prstGeom prst="rect">
                      <a:avLst/>
                    </a:prstGeom>
                  </pic:spPr>
                </pic:pic>
              </a:graphicData>
            </a:graphic>
          </wp:inline>
        </w:drawing>
      </w:r>
    </w:p>
    <w:p w14:paraId="7C54EF6C" w14:textId="77777777" w:rsidR="005819AD" w:rsidRDefault="005819AD">
      <w:pPr>
        <w:pStyle w:val="BodyText"/>
      </w:pPr>
    </w:p>
    <w:p w14:paraId="6A6D5B8B" w14:textId="4CE6C831" w:rsidR="005819AD" w:rsidRDefault="005819AD">
      <w:pPr>
        <w:pStyle w:val="BodyText"/>
      </w:pPr>
    </w:p>
    <w:p w14:paraId="4C9ADC09" w14:textId="6BF8361C" w:rsidR="002506A9" w:rsidRDefault="002506A9">
      <w:pPr>
        <w:pStyle w:val="BodyText"/>
      </w:pPr>
    </w:p>
    <w:p w14:paraId="2C40BF24" w14:textId="4AF1A25E" w:rsidR="002506A9" w:rsidRDefault="002506A9">
      <w:pPr>
        <w:pStyle w:val="BodyText"/>
      </w:pPr>
    </w:p>
    <w:p w14:paraId="32EEC545" w14:textId="0D12A8BC" w:rsidR="002506A9" w:rsidRDefault="002506A9">
      <w:pPr>
        <w:pStyle w:val="BodyText"/>
      </w:pPr>
    </w:p>
    <w:p w14:paraId="1FDFDE69" w14:textId="6A6418C4" w:rsidR="002506A9" w:rsidRDefault="002506A9">
      <w:pPr>
        <w:pStyle w:val="BodyText"/>
      </w:pPr>
    </w:p>
    <w:p w14:paraId="1D170101" w14:textId="168E4920" w:rsidR="002506A9" w:rsidRDefault="002506A9">
      <w:pPr>
        <w:pStyle w:val="BodyText"/>
      </w:pPr>
    </w:p>
    <w:p w14:paraId="6B980838" w14:textId="42804401" w:rsidR="002506A9" w:rsidRDefault="002506A9">
      <w:pPr>
        <w:pStyle w:val="BodyText"/>
      </w:pPr>
    </w:p>
    <w:p w14:paraId="4DBDB759" w14:textId="022FBB23" w:rsidR="002506A9" w:rsidRDefault="002506A9">
      <w:pPr>
        <w:pStyle w:val="BodyText"/>
      </w:pPr>
    </w:p>
    <w:p w14:paraId="7C2ACD1B" w14:textId="110B8923" w:rsidR="002506A9" w:rsidRDefault="002506A9">
      <w:pPr>
        <w:pStyle w:val="BodyText"/>
      </w:pPr>
    </w:p>
    <w:p w14:paraId="0298C5BB" w14:textId="39E64B62" w:rsidR="002506A9" w:rsidRDefault="002506A9">
      <w:pPr>
        <w:pStyle w:val="BodyText"/>
      </w:pPr>
    </w:p>
    <w:p w14:paraId="52E6CE23" w14:textId="7B7EF5E5" w:rsidR="002506A9" w:rsidRDefault="002506A9">
      <w:pPr>
        <w:pStyle w:val="BodyText"/>
      </w:pPr>
    </w:p>
    <w:p w14:paraId="50AC4295" w14:textId="7B8339A6" w:rsidR="002506A9" w:rsidRDefault="002506A9">
      <w:pPr>
        <w:pStyle w:val="BodyText"/>
      </w:pPr>
    </w:p>
    <w:p w14:paraId="7447883E" w14:textId="7742A4F0" w:rsidR="002506A9" w:rsidRDefault="002506A9">
      <w:pPr>
        <w:pStyle w:val="BodyText"/>
      </w:pPr>
    </w:p>
    <w:p w14:paraId="52BE731D" w14:textId="420D41E8" w:rsidR="002506A9" w:rsidRDefault="00D8355F">
      <w:pPr>
        <w:pStyle w:val="BodyText"/>
      </w:pPr>
      <w:r>
        <w:t>References:</w:t>
      </w:r>
    </w:p>
    <w:p w14:paraId="11A6270B" w14:textId="77777777" w:rsidR="00D8355F" w:rsidRDefault="00D8355F">
      <w:pPr>
        <w:pStyle w:val="BodyText"/>
      </w:pPr>
    </w:p>
    <w:p w14:paraId="11575BA0" w14:textId="77777777" w:rsidR="00D8355F" w:rsidRPr="00D8355F" w:rsidRDefault="005819AD" w:rsidP="00D8355F">
      <w:pPr>
        <w:pStyle w:val="EndNoteBibliography"/>
      </w:pPr>
      <w:r>
        <w:fldChar w:fldCharType="begin"/>
      </w:r>
      <w:r>
        <w:instrText xml:space="preserve"> ADDIN EN.REFLIST </w:instrText>
      </w:r>
      <w:r>
        <w:fldChar w:fldCharType="separate"/>
      </w:r>
      <w:r w:rsidR="00D8355F" w:rsidRPr="00D8355F">
        <w:t>(2005). "Simple Linear Regression." 19-46.</w:t>
      </w:r>
    </w:p>
    <w:p w14:paraId="3CBEDE42" w14:textId="77777777" w:rsidR="00D8355F" w:rsidRPr="00D8355F" w:rsidRDefault="00D8355F" w:rsidP="00D8355F">
      <w:pPr>
        <w:pStyle w:val="EndNoteBibliography"/>
        <w:ind w:left="720" w:hanging="720"/>
      </w:pPr>
      <w:r w:rsidRPr="00D8355F">
        <w:tab/>
        <w:t>Simple regression is the study of the dependence of a response on one predictor, usually by assuming that the mean of the response as a function of the predictor is a straight line. This chapter presents all the details of the simple linear regression model based on fitting using ordinary least squares. Estimates are derived, and attention is paid to testing, confidence procedures, analysis of variance for simple linear regression, prediction and prediction errors, and graphical methods.</w:t>
      </w:r>
    </w:p>
    <w:p w14:paraId="10225BE5" w14:textId="77777777" w:rsidR="00D8355F" w:rsidRPr="00D8355F" w:rsidRDefault="00D8355F" w:rsidP="00D8355F">
      <w:pPr>
        <w:pStyle w:val="EndNoteBibliography"/>
        <w:spacing w:after="0"/>
      </w:pPr>
    </w:p>
    <w:p w14:paraId="63576027" w14:textId="77777777" w:rsidR="00D8355F" w:rsidRPr="00D8355F" w:rsidRDefault="00D8355F" w:rsidP="00D8355F">
      <w:pPr>
        <w:pStyle w:val="EndNoteBibliography"/>
      </w:pPr>
      <w:r w:rsidRPr="00D8355F">
        <w:t xml:space="preserve">Abt, K. (1987). "Descriptive data analysis: a concept between confirmatory and exploratory data analysis." </w:t>
      </w:r>
      <w:r w:rsidRPr="00D8355F">
        <w:rPr>
          <w:u w:val="single"/>
        </w:rPr>
        <w:t>Methods of information in medicine</w:t>
      </w:r>
      <w:r w:rsidRPr="00D8355F">
        <w:t xml:space="preserve"> </w:t>
      </w:r>
      <w:r w:rsidRPr="00D8355F">
        <w:rPr>
          <w:b/>
        </w:rPr>
        <w:t>26</w:t>
      </w:r>
      <w:r w:rsidRPr="00D8355F">
        <w:t>(02): 77-88.</w:t>
      </w:r>
    </w:p>
    <w:p w14:paraId="5E1ABAAE" w14:textId="77777777" w:rsidR="00D8355F" w:rsidRPr="00D8355F" w:rsidRDefault="00D8355F" w:rsidP="00D8355F">
      <w:pPr>
        <w:pStyle w:val="EndNoteBibliography"/>
        <w:spacing w:after="0"/>
        <w:ind w:left="720" w:hanging="720"/>
      </w:pPr>
      <w:r w:rsidRPr="00D8355F">
        <w:tab/>
      </w:r>
    </w:p>
    <w:p w14:paraId="32822F21" w14:textId="77777777" w:rsidR="00D8355F" w:rsidRPr="00D8355F" w:rsidRDefault="00D8355F" w:rsidP="00D8355F">
      <w:pPr>
        <w:pStyle w:val="EndNoteBibliography"/>
      </w:pPr>
      <w:r w:rsidRPr="00D8355F">
        <w:t xml:space="preserve">Chai, C. P. (2020). "The importance of data cleaning: Three visualization examples." </w:t>
      </w:r>
      <w:r w:rsidRPr="00D8355F">
        <w:rPr>
          <w:u w:val="single"/>
        </w:rPr>
        <w:t>Chance</w:t>
      </w:r>
      <w:r w:rsidRPr="00D8355F">
        <w:t xml:space="preserve"> </w:t>
      </w:r>
      <w:r w:rsidRPr="00D8355F">
        <w:rPr>
          <w:b/>
        </w:rPr>
        <w:t>33</w:t>
      </w:r>
      <w:r w:rsidRPr="00D8355F">
        <w:t>(1): 4-9.</w:t>
      </w:r>
    </w:p>
    <w:p w14:paraId="688475A5" w14:textId="77777777" w:rsidR="00D8355F" w:rsidRPr="00D8355F" w:rsidRDefault="00D8355F" w:rsidP="00D8355F">
      <w:pPr>
        <w:pStyle w:val="EndNoteBibliography"/>
        <w:spacing w:after="0"/>
        <w:ind w:left="720" w:hanging="720"/>
      </w:pPr>
      <w:r w:rsidRPr="00D8355F">
        <w:tab/>
      </w:r>
    </w:p>
    <w:p w14:paraId="7725278F" w14:textId="77777777" w:rsidR="00D8355F" w:rsidRPr="00D8355F" w:rsidRDefault="00D8355F" w:rsidP="00D8355F">
      <w:pPr>
        <w:pStyle w:val="EndNoteBibliography"/>
      </w:pPr>
      <w:r w:rsidRPr="00D8355F">
        <w:t xml:space="preserve">Dash, S. S., et al. (2015). Artificial Intelligence and Evolutionary Algorithms in Engineering Systems : Proceedings of ICAEES 2014, Volume 1. </w:t>
      </w:r>
      <w:r w:rsidRPr="00D8355F">
        <w:rPr>
          <w:u w:val="single"/>
        </w:rPr>
        <w:t>Advances in Intelligent Systems and Computing,</w:t>
      </w:r>
      <w:r w:rsidRPr="00D8355F">
        <w:t>. New Delhi, Springer India : Imprint: Springer,</w:t>
      </w:r>
      <w:r w:rsidRPr="00D8355F">
        <w:rPr>
          <w:b/>
        </w:rPr>
        <w:t xml:space="preserve">: </w:t>
      </w:r>
      <w:r w:rsidRPr="00D8355F">
        <w:t>1 online resource (XVII, 862 pages 376 illustrations).</w:t>
      </w:r>
    </w:p>
    <w:p w14:paraId="4BA0F2A9" w14:textId="77777777" w:rsidR="00D8355F" w:rsidRPr="00D8355F" w:rsidRDefault="00D8355F" w:rsidP="00D8355F">
      <w:pPr>
        <w:pStyle w:val="EndNoteBibliography"/>
        <w:ind w:left="720" w:hanging="720"/>
      </w:pPr>
      <w:r w:rsidRPr="00D8355F">
        <w:tab/>
        <w:t xml:space="preserve">The book is a collection of high-quality peer-reviewed research papers presented in Proceedings of International Conference on Artificial Intelligence and Evolutionary Algorithms in Engineering Systems (ICAEES 2014) held at Noorul Islam Centre for </w:t>
      </w:r>
      <w:r w:rsidRPr="00D8355F">
        <w:lastRenderedPageBreak/>
        <w:t>Higher Education, Kumaracoil, India. These research papers provide the latest developments in the broad area of use of artificial intelligence and evolutionary algorithms in engineering systems. The book discusses wide variety of industrial, engineering and scientific applications of the emerging techniques. It presents invited papers from the inventors/originators of new applications and advanced technologies.</w:t>
      </w:r>
    </w:p>
    <w:p w14:paraId="6792A8F9" w14:textId="77777777" w:rsidR="00D8355F" w:rsidRPr="00D8355F" w:rsidRDefault="00D8355F" w:rsidP="00D8355F">
      <w:pPr>
        <w:pStyle w:val="EndNoteBibliography"/>
        <w:spacing w:after="0"/>
      </w:pPr>
    </w:p>
    <w:p w14:paraId="60EAB924" w14:textId="77777777" w:rsidR="00D8355F" w:rsidRPr="00D8355F" w:rsidRDefault="00D8355F" w:rsidP="00D8355F">
      <w:pPr>
        <w:pStyle w:val="EndNoteBibliography"/>
      </w:pPr>
      <w:r w:rsidRPr="00D8355F">
        <w:t xml:space="preserve">Diday, E. and J. Simon (1976). Clustering analysis. </w:t>
      </w:r>
      <w:r w:rsidRPr="00D8355F">
        <w:rPr>
          <w:u w:val="single"/>
        </w:rPr>
        <w:t>Digital pattern recognition</w:t>
      </w:r>
      <w:r w:rsidRPr="00D8355F">
        <w:t>, Springer</w:t>
      </w:r>
      <w:r w:rsidRPr="00D8355F">
        <w:rPr>
          <w:b/>
        </w:rPr>
        <w:t xml:space="preserve">: </w:t>
      </w:r>
      <w:r w:rsidRPr="00D8355F">
        <w:t>47-94.</w:t>
      </w:r>
    </w:p>
    <w:p w14:paraId="152333A7" w14:textId="77777777" w:rsidR="00D8355F" w:rsidRPr="00D8355F" w:rsidRDefault="00D8355F" w:rsidP="00D8355F">
      <w:pPr>
        <w:pStyle w:val="EndNoteBibliography"/>
        <w:spacing w:after="0"/>
        <w:ind w:left="720" w:hanging="720"/>
      </w:pPr>
      <w:r w:rsidRPr="00D8355F">
        <w:tab/>
      </w:r>
    </w:p>
    <w:p w14:paraId="32A765E2" w14:textId="77777777" w:rsidR="00D8355F" w:rsidRPr="00D8355F" w:rsidRDefault="00D8355F" w:rsidP="00D8355F">
      <w:pPr>
        <w:pStyle w:val="EndNoteBibliography"/>
      </w:pPr>
      <w:r w:rsidRPr="00D8355F">
        <w:t xml:space="preserve">Freund, R. J., et al. (2006). </w:t>
      </w:r>
      <w:r w:rsidRPr="00D8355F">
        <w:rPr>
          <w:u w:val="single"/>
        </w:rPr>
        <w:t>Regression analysis</w:t>
      </w:r>
      <w:r w:rsidRPr="00D8355F">
        <w:t>, Elsevier.</w:t>
      </w:r>
    </w:p>
    <w:p w14:paraId="1EF6FDE0" w14:textId="77777777" w:rsidR="00D8355F" w:rsidRPr="00D8355F" w:rsidRDefault="00D8355F" w:rsidP="00D8355F">
      <w:pPr>
        <w:pStyle w:val="EndNoteBibliography"/>
        <w:spacing w:after="0"/>
        <w:ind w:left="720" w:hanging="720"/>
      </w:pPr>
      <w:r w:rsidRPr="00D8355F">
        <w:tab/>
      </w:r>
    </w:p>
    <w:p w14:paraId="77BD550D" w14:textId="77777777" w:rsidR="00D8355F" w:rsidRPr="00D8355F" w:rsidRDefault="00D8355F" w:rsidP="00D8355F">
      <w:pPr>
        <w:pStyle w:val="EndNoteBibliography"/>
      </w:pPr>
      <w:r w:rsidRPr="00D8355F">
        <w:t xml:space="preserve">Lee, R. C. (1981). Clustering analysis and its applications. </w:t>
      </w:r>
      <w:r w:rsidRPr="00D8355F">
        <w:rPr>
          <w:u w:val="single"/>
        </w:rPr>
        <w:t>Advances in information systems science</w:t>
      </w:r>
      <w:r w:rsidRPr="00D8355F">
        <w:t>, Springer</w:t>
      </w:r>
      <w:r w:rsidRPr="00D8355F">
        <w:rPr>
          <w:b/>
        </w:rPr>
        <w:t xml:space="preserve">: </w:t>
      </w:r>
      <w:r w:rsidRPr="00D8355F">
        <w:t>169-292.</w:t>
      </w:r>
    </w:p>
    <w:p w14:paraId="5AC5815E" w14:textId="77777777" w:rsidR="00D8355F" w:rsidRPr="00D8355F" w:rsidRDefault="00D8355F" w:rsidP="00D8355F">
      <w:pPr>
        <w:pStyle w:val="EndNoteBibliography"/>
        <w:spacing w:after="0"/>
        <w:ind w:left="720" w:hanging="720"/>
      </w:pPr>
      <w:r w:rsidRPr="00D8355F">
        <w:tab/>
      </w:r>
    </w:p>
    <w:p w14:paraId="4A00DDD9" w14:textId="77777777" w:rsidR="00D8355F" w:rsidRPr="00D8355F" w:rsidRDefault="00D8355F" w:rsidP="00D8355F">
      <w:pPr>
        <w:pStyle w:val="EndNoteBibliography"/>
      </w:pPr>
      <w:r w:rsidRPr="00D8355F">
        <w:t xml:space="preserve">Likas, A., et al. (2003). "The global k-means clustering algorithm." </w:t>
      </w:r>
      <w:r w:rsidRPr="00D8355F">
        <w:rPr>
          <w:u w:val="single"/>
        </w:rPr>
        <w:t>Pattern recognition</w:t>
      </w:r>
      <w:r w:rsidRPr="00D8355F">
        <w:t xml:space="preserve"> </w:t>
      </w:r>
      <w:r w:rsidRPr="00D8355F">
        <w:rPr>
          <w:b/>
        </w:rPr>
        <w:t>36</w:t>
      </w:r>
      <w:r w:rsidRPr="00D8355F">
        <w:t>(2): 451-461.</w:t>
      </w:r>
    </w:p>
    <w:p w14:paraId="55303CE4" w14:textId="77777777" w:rsidR="00D8355F" w:rsidRPr="00D8355F" w:rsidRDefault="00D8355F" w:rsidP="00D8355F">
      <w:pPr>
        <w:pStyle w:val="EndNoteBibliography"/>
        <w:spacing w:after="0"/>
        <w:ind w:left="720" w:hanging="720"/>
      </w:pPr>
      <w:r w:rsidRPr="00D8355F">
        <w:tab/>
      </w:r>
    </w:p>
    <w:p w14:paraId="3B17899C" w14:textId="77777777" w:rsidR="00D8355F" w:rsidRPr="00D8355F" w:rsidRDefault="00D8355F" w:rsidP="00D8355F">
      <w:pPr>
        <w:pStyle w:val="EndNoteBibliography"/>
      </w:pPr>
      <w:r w:rsidRPr="00D8355F">
        <w:t xml:space="preserve">Loh, W. Y. (2011). "Classification and regression trees." </w:t>
      </w:r>
      <w:r w:rsidRPr="00D8355F">
        <w:rPr>
          <w:u w:val="single"/>
        </w:rPr>
        <w:t>Wiley Interdisciplinary Reviews: Data Mining and Knowledge Discovery</w:t>
      </w:r>
      <w:r w:rsidRPr="00D8355F">
        <w:t xml:space="preserve"> </w:t>
      </w:r>
      <w:r w:rsidRPr="00D8355F">
        <w:rPr>
          <w:b/>
        </w:rPr>
        <w:t>1</w:t>
      </w:r>
      <w:r w:rsidRPr="00D8355F">
        <w:t>(1): 14-23.</w:t>
      </w:r>
    </w:p>
    <w:p w14:paraId="53F27CDB" w14:textId="77777777" w:rsidR="00D8355F" w:rsidRPr="00D8355F" w:rsidRDefault="00D8355F" w:rsidP="00D8355F">
      <w:pPr>
        <w:pStyle w:val="EndNoteBibliography"/>
        <w:spacing w:after="0"/>
        <w:ind w:left="720" w:hanging="720"/>
      </w:pPr>
      <w:r w:rsidRPr="00D8355F">
        <w:tab/>
      </w:r>
    </w:p>
    <w:p w14:paraId="37B396D2" w14:textId="77777777" w:rsidR="00D8355F" w:rsidRPr="00D8355F" w:rsidRDefault="00D8355F" w:rsidP="00D8355F">
      <w:pPr>
        <w:pStyle w:val="EndNoteBibliography"/>
      </w:pPr>
      <w:r w:rsidRPr="00D8355F">
        <w:t xml:space="preserve">Murtagh, F. and P. Contreras (2012). "Algorithms for hierarchical clustering: an overview." </w:t>
      </w:r>
      <w:r w:rsidRPr="00D8355F">
        <w:rPr>
          <w:u w:val="single"/>
        </w:rPr>
        <w:t>Wiley Interdisciplinary Reviews: Data Mining and Knowledge Discovery</w:t>
      </w:r>
      <w:r w:rsidRPr="00D8355F">
        <w:t xml:space="preserve"> </w:t>
      </w:r>
      <w:r w:rsidRPr="00D8355F">
        <w:rPr>
          <w:b/>
        </w:rPr>
        <w:t>2</w:t>
      </w:r>
      <w:r w:rsidRPr="00D8355F">
        <w:t>(1): 86-97.</w:t>
      </w:r>
    </w:p>
    <w:p w14:paraId="4625610E" w14:textId="77777777" w:rsidR="00D8355F" w:rsidRPr="00D8355F" w:rsidRDefault="00D8355F" w:rsidP="00D8355F">
      <w:pPr>
        <w:pStyle w:val="EndNoteBibliography"/>
        <w:spacing w:after="0"/>
        <w:ind w:left="720" w:hanging="720"/>
      </w:pPr>
      <w:r w:rsidRPr="00D8355F">
        <w:tab/>
      </w:r>
    </w:p>
    <w:p w14:paraId="5057A003" w14:textId="77777777" w:rsidR="00D8355F" w:rsidRPr="00D8355F" w:rsidRDefault="00D8355F" w:rsidP="00D8355F">
      <w:pPr>
        <w:pStyle w:val="EndNoteBibliography"/>
      </w:pPr>
      <w:r w:rsidRPr="00D8355F">
        <w:t xml:space="preserve">Natarajan, K., et al. (2010). Data mining techniques for data cleaning. </w:t>
      </w:r>
      <w:r w:rsidRPr="00D8355F">
        <w:rPr>
          <w:u w:val="single"/>
        </w:rPr>
        <w:t>Engineering Asset Lifecycle Management</w:t>
      </w:r>
      <w:r w:rsidRPr="00D8355F">
        <w:t>, Springer</w:t>
      </w:r>
      <w:r w:rsidRPr="00D8355F">
        <w:rPr>
          <w:b/>
        </w:rPr>
        <w:t xml:space="preserve">: </w:t>
      </w:r>
      <w:r w:rsidRPr="00D8355F">
        <w:t>796-804.</w:t>
      </w:r>
    </w:p>
    <w:p w14:paraId="0F398CA0" w14:textId="77777777" w:rsidR="00D8355F" w:rsidRPr="00D8355F" w:rsidRDefault="00D8355F" w:rsidP="00D8355F">
      <w:pPr>
        <w:pStyle w:val="EndNoteBibliography"/>
        <w:spacing w:after="0"/>
        <w:ind w:left="720" w:hanging="720"/>
      </w:pPr>
      <w:r w:rsidRPr="00D8355F">
        <w:tab/>
      </w:r>
    </w:p>
    <w:p w14:paraId="50252E4B" w14:textId="77777777" w:rsidR="00D8355F" w:rsidRPr="00D8355F" w:rsidRDefault="00D8355F" w:rsidP="00D8355F">
      <w:pPr>
        <w:pStyle w:val="EndNoteBibliography"/>
      </w:pPr>
      <w:r w:rsidRPr="00D8355F">
        <w:t xml:space="preserve">Rani¹, Y. and H. Rohil (2013). "A study of hierarchical clustering algorithm." </w:t>
      </w:r>
      <w:r w:rsidRPr="00D8355F">
        <w:rPr>
          <w:u w:val="single"/>
        </w:rPr>
        <w:t>ter S &amp; on Te SIT</w:t>
      </w:r>
      <w:r w:rsidRPr="00D8355F">
        <w:t xml:space="preserve"> </w:t>
      </w:r>
      <w:r w:rsidRPr="00D8355F">
        <w:rPr>
          <w:b/>
        </w:rPr>
        <w:t>2</w:t>
      </w:r>
      <w:r w:rsidRPr="00D8355F">
        <w:t>: 113.</w:t>
      </w:r>
    </w:p>
    <w:p w14:paraId="3B0AD804" w14:textId="77777777" w:rsidR="00D8355F" w:rsidRPr="00D8355F" w:rsidRDefault="00D8355F" w:rsidP="00D8355F">
      <w:pPr>
        <w:pStyle w:val="EndNoteBibliography"/>
        <w:spacing w:after="0"/>
        <w:ind w:left="720" w:hanging="720"/>
      </w:pPr>
      <w:r w:rsidRPr="00D8355F">
        <w:tab/>
      </w:r>
    </w:p>
    <w:p w14:paraId="5523FA1C" w14:textId="77777777" w:rsidR="00D8355F" w:rsidRPr="00D8355F" w:rsidRDefault="00D8355F" w:rsidP="00D8355F">
      <w:pPr>
        <w:pStyle w:val="EndNoteBibliography"/>
      </w:pPr>
      <w:r w:rsidRPr="00D8355F">
        <w:t xml:space="preserve">Shinde, G. R., et al. (2022). Exploratory Data Analysis. </w:t>
      </w:r>
      <w:r w:rsidRPr="00D8355F">
        <w:rPr>
          <w:u w:val="single"/>
        </w:rPr>
        <w:t>Quality of Work-Life During Pandemic</w:t>
      </w:r>
      <w:r w:rsidRPr="00D8355F">
        <w:t>, Springer</w:t>
      </w:r>
      <w:r w:rsidRPr="00D8355F">
        <w:rPr>
          <w:b/>
        </w:rPr>
        <w:t xml:space="preserve">: </w:t>
      </w:r>
      <w:r w:rsidRPr="00D8355F">
        <w:t>97-105.</w:t>
      </w:r>
    </w:p>
    <w:p w14:paraId="68D1D400" w14:textId="77777777" w:rsidR="00D8355F" w:rsidRPr="00D8355F" w:rsidRDefault="00D8355F" w:rsidP="00D8355F">
      <w:pPr>
        <w:pStyle w:val="EndNoteBibliography"/>
        <w:spacing w:after="0"/>
        <w:ind w:left="720" w:hanging="720"/>
      </w:pPr>
      <w:r w:rsidRPr="00D8355F">
        <w:tab/>
      </w:r>
    </w:p>
    <w:p w14:paraId="39CA0D59" w14:textId="77777777" w:rsidR="00D8355F" w:rsidRPr="00D8355F" w:rsidRDefault="00D8355F" w:rsidP="00D8355F">
      <w:pPr>
        <w:pStyle w:val="EndNoteBibliography"/>
      </w:pPr>
      <w:r w:rsidRPr="00D8355F">
        <w:t>Sykes, A. O. (1993). "An introduction to regression analysis."</w:t>
      </w:r>
    </w:p>
    <w:p w14:paraId="11F1B152" w14:textId="77777777" w:rsidR="00D8355F" w:rsidRPr="00D8355F" w:rsidRDefault="00D8355F" w:rsidP="00D8355F">
      <w:pPr>
        <w:pStyle w:val="EndNoteBibliography"/>
        <w:ind w:left="720" w:hanging="720"/>
      </w:pPr>
      <w:r w:rsidRPr="00D8355F">
        <w:tab/>
      </w:r>
    </w:p>
    <w:p w14:paraId="57E38CD8" w14:textId="230A8DFD" w:rsidR="00670BDA" w:rsidRPr="00670BDA" w:rsidRDefault="005819AD">
      <w:pPr>
        <w:pStyle w:val="BodyText"/>
      </w:pPr>
      <w:r>
        <w:fldChar w:fldCharType="end"/>
      </w:r>
    </w:p>
    <w:sectPr w:rsidR="00670BDA" w:rsidRPr="00670BD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32929" w14:textId="77777777" w:rsidR="00AC49C3" w:rsidRDefault="00AC49C3">
      <w:pPr>
        <w:spacing w:after="0"/>
      </w:pPr>
      <w:r>
        <w:separator/>
      </w:r>
    </w:p>
  </w:endnote>
  <w:endnote w:type="continuationSeparator" w:id="0">
    <w:p w14:paraId="583557D4" w14:textId="77777777" w:rsidR="00AC49C3" w:rsidRDefault="00AC49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35365" w14:textId="77777777" w:rsidR="00AC49C3" w:rsidRDefault="00AC49C3">
      <w:r>
        <w:separator/>
      </w:r>
    </w:p>
  </w:footnote>
  <w:footnote w:type="continuationSeparator" w:id="0">
    <w:p w14:paraId="6B153060" w14:textId="77777777" w:rsidR="00AC49C3" w:rsidRDefault="00AC49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D610CF4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5E486D6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1D0A559C"/>
    <w:lvl w:ilvl="0">
      <w:start w:val="1"/>
      <w:numFmt w:val="decimal"/>
      <w:lvlText w:val="%1."/>
      <w:lvlJc w:val="left"/>
      <w:pPr>
        <w:ind w:left="720" w:hanging="480"/>
      </w:pPr>
    </w:lvl>
    <w:lvl w:ilvl="1">
      <w:start w:val="1"/>
      <w:numFmt w:val="lowerLetter"/>
      <w:lvlText w:val="%2."/>
      <w:lvlJc w:val="left"/>
      <w:pPr>
        <w:ind w:left="1440" w:hanging="480"/>
      </w:pPr>
      <w:rPr>
        <w:rFonts w:asciiTheme="minorHAnsi" w:eastAsiaTheme="minorHAnsi" w:hAnsiTheme="minorHAnsi" w:cstheme="minorBidi"/>
      </w:r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2"/>
    <w:multiLevelType w:val="multilevel"/>
    <w:tmpl w:val="2BD28658"/>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4" w15:restartNumberingAfterBreak="0">
    <w:nsid w:val="3F21095F"/>
    <w:multiLevelType w:val="hybridMultilevel"/>
    <w:tmpl w:val="1ECCC2A0"/>
    <w:lvl w:ilvl="0" w:tplc="A11AF95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4BB32A9"/>
    <w:multiLevelType w:val="hybridMultilevel"/>
    <w:tmpl w:val="DC52BE98"/>
    <w:lvl w:ilvl="0" w:tplc="B6C06E02">
      <w:start w:val="1"/>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27556978">
    <w:abstractNumId w:val="0"/>
  </w:num>
  <w:num w:numId="2" w16cid:durableId="856965416">
    <w:abstractNumId w:val="1"/>
  </w:num>
  <w:num w:numId="3" w16cid:durableId="18114407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22714394">
    <w:abstractNumId w:val="1"/>
  </w:num>
  <w:num w:numId="5" w16cid:durableId="10010028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91225243">
    <w:abstractNumId w:val="1"/>
  </w:num>
  <w:num w:numId="7" w16cid:durableId="598375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10904974">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9" w16cid:durableId="119422071">
    <w:abstractNumId w:val="5"/>
  </w:num>
  <w:num w:numId="10" w16cid:durableId="157905386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1sDQxNbS0NDWzNDBV0lEKTi0uzszPAykwqgUARAVs2iwAAAA="/>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9pa0wwgxsxther02npe9vr2sssxf5vx2dv&quot;&gt;My EndNote Library&lt;record-ids&gt;&lt;item&gt;2&lt;/item&gt;&lt;item&gt;3&lt;/item&gt;&lt;item&gt;5&lt;/item&gt;&lt;item&gt;6&lt;/item&gt;&lt;item&gt;7&lt;/item&gt;&lt;item&gt;8&lt;/item&gt;&lt;item&gt;9&lt;/item&gt;&lt;item&gt;10&lt;/item&gt;&lt;item&gt;11&lt;/item&gt;&lt;item&gt;14&lt;/item&gt;&lt;item&gt;15&lt;/item&gt;&lt;item&gt;16&lt;/item&gt;&lt;item&gt;17&lt;/item&gt;&lt;item&gt;20&lt;/item&gt;&lt;item&gt;22&lt;/item&gt;&lt;/record-ids&gt;&lt;/item&gt;&lt;/Libraries&gt;"/>
  </w:docVars>
  <w:rsids>
    <w:rsidRoot w:val="00B902F1"/>
    <w:rsid w:val="000D7D7A"/>
    <w:rsid w:val="001858AB"/>
    <w:rsid w:val="001C6C71"/>
    <w:rsid w:val="00216DD9"/>
    <w:rsid w:val="002506A9"/>
    <w:rsid w:val="00291447"/>
    <w:rsid w:val="002C03B6"/>
    <w:rsid w:val="00352249"/>
    <w:rsid w:val="003573C2"/>
    <w:rsid w:val="003A4F2C"/>
    <w:rsid w:val="003E46F7"/>
    <w:rsid w:val="003F1325"/>
    <w:rsid w:val="00474846"/>
    <w:rsid w:val="004D1DF3"/>
    <w:rsid w:val="005242E8"/>
    <w:rsid w:val="00533F81"/>
    <w:rsid w:val="00561AD8"/>
    <w:rsid w:val="005819AD"/>
    <w:rsid w:val="005F2CB2"/>
    <w:rsid w:val="00665F29"/>
    <w:rsid w:val="00670BDA"/>
    <w:rsid w:val="006938C7"/>
    <w:rsid w:val="006B64D8"/>
    <w:rsid w:val="00732653"/>
    <w:rsid w:val="0074754F"/>
    <w:rsid w:val="007B15EA"/>
    <w:rsid w:val="007D45F0"/>
    <w:rsid w:val="007E09AB"/>
    <w:rsid w:val="00886A2D"/>
    <w:rsid w:val="008D4A83"/>
    <w:rsid w:val="008F0740"/>
    <w:rsid w:val="00965709"/>
    <w:rsid w:val="00995B9B"/>
    <w:rsid w:val="009A1A39"/>
    <w:rsid w:val="009B36CF"/>
    <w:rsid w:val="009C4D61"/>
    <w:rsid w:val="009D0355"/>
    <w:rsid w:val="00AA5E9A"/>
    <w:rsid w:val="00AC3D22"/>
    <w:rsid w:val="00AC49C3"/>
    <w:rsid w:val="00B50E94"/>
    <w:rsid w:val="00B902F1"/>
    <w:rsid w:val="00BB71A5"/>
    <w:rsid w:val="00C25228"/>
    <w:rsid w:val="00CA1247"/>
    <w:rsid w:val="00CC256B"/>
    <w:rsid w:val="00CC468F"/>
    <w:rsid w:val="00D525F5"/>
    <w:rsid w:val="00D8355F"/>
    <w:rsid w:val="00DD6172"/>
    <w:rsid w:val="00DE773D"/>
    <w:rsid w:val="00E27EC4"/>
    <w:rsid w:val="00F14892"/>
    <w:rsid w:val="00F651C6"/>
    <w:rsid w:val="00F9518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7FF48D"/>
  <w15:docId w15:val="{1326D4B0-9069-4CCF-B87E-A2A321267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F95187"/>
    <w:pPr>
      <w:spacing w:after="100"/>
    </w:pPr>
  </w:style>
  <w:style w:type="paragraph" w:styleId="TOC2">
    <w:name w:val="toc 2"/>
    <w:basedOn w:val="Normal"/>
    <w:next w:val="Normal"/>
    <w:autoRedefine/>
    <w:uiPriority w:val="39"/>
    <w:unhideWhenUsed/>
    <w:rsid w:val="00F95187"/>
    <w:pPr>
      <w:spacing w:after="100"/>
      <w:ind w:left="240"/>
    </w:pPr>
  </w:style>
  <w:style w:type="paragraph" w:styleId="TOC3">
    <w:name w:val="toc 3"/>
    <w:basedOn w:val="Normal"/>
    <w:next w:val="Normal"/>
    <w:autoRedefine/>
    <w:uiPriority w:val="39"/>
    <w:unhideWhenUsed/>
    <w:rsid w:val="00F95187"/>
    <w:pPr>
      <w:spacing w:after="100"/>
      <w:ind w:left="480"/>
    </w:pPr>
  </w:style>
  <w:style w:type="paragraph" w:styleId="TOC4">
    <w:name w:val="toc 4"/>
    <w:basedOn w:val="Normal"/>
    <w:next w:val="Normal"/>
    <w:autoRedefine/>
    <w:uiPriority w:val="39"/>
    <w:unhideWhenUsed/>
    <w:rsid w:val="00F95187"/>
    <w:pPr>
      <w:spacing w:after="100"/>
      <w:ind w:left="720"/>
    </w:pPr>
  </w:style>
  <w:style w:type="paragraph" w:styleId="TOC5">
    <w:name w:val="toc 5"/>
    <w:basedOn w:val="Normal"/>
    <w:next w:val="Normal"/>
    <w:autoRedefine/>
    <w:uiPriority w:val="39"/>
    <w:unhideWhenUsed/>
    <w:rsid w:val="00F95187"/>
    <w:pPr>
      <w:spacing w:after="100"/>
      <w:ind w:left="960"/>
    </w:pPr>
  </w:style>
  <w:style w:type="paragraph" w:styleId="TOC6">
    <w:name w:val="toc 6"/>
    <w:basedOn w:val="Normal"/>
    <w:next w:val="Normal"/>
    <w:autoRedefine/>
    <w:uiPriority w:val="39"/>
    <w:unhideWhenUsed/>
    <w:rsid w:val="00F95187"/>
    <w:pPr>
      <w:spacing w:after="100" w:line="259" w:lineRule="auto"/>
      <w:ind w:left="1100"/>
    </w:pPr>
    <w:rPr>
      <w:rFonts w:eastAsiaTheme="minorEastAsia"/>
      <w:sz w:val="22"/>
      <w:szCs w:val="22"/>
      <w:lang w:val="en-GB" w:eastAsia="en-GB"/>
    </w:rPr>
  </w:style>
  <w:style w:type="paragraph" w:styleId="TOC7">
    <w:name w:val="toc 7"/>
    <w:basedOn w:val="Normal"/>
    <w:next w:val="Normal"/>
    <w:autoRedefine/>
    <w:uiPriority w:val="39"/>
    <w:unhideWhenUsed/>
    <w:rsid w:val="00F95187"/>
    <w:pPr>
      <w:spacing w:after="100" w:line="259" w:lineRule="auto"/>
      <w:ind w:left="1320"/>
    </w:pPr>
    <w:rPr>
      <w:rFonts w:eastAsiaTheme="minorEastAsia"/>
      <w:sz w:val="22"/>
      <w:szCs w:val="22"/>
      <w:lang w:val="en-GB" w:eastAsia="en-GB"/>
    </w:rPr>
  </w:style>
  <w:style w:type="paragraph" w:styleId="TOC8">
    <w:name w:val="toc 8"/>
    <w:basedOn w:val="Normal"/>
    <w:next w:val="Normal"/>
    <w:autoRedefine/>
    <w:uiPriority w:val="39"/>
    <w:unhideWhenUsed/>
    <w:rsid w:val="00F95187"/>
    <w:pPr>
      <w:spacing w:after="100" w:line="259" w:lineRule="auto"/>
      <w:ind w:left="1540"/>
    </w:pPr>
    <w:rPr>
      <w:rFonts w:eastAsiaTheme="minorEastAsia"/>
      <w:sz w:val="22"/>
      <w:szCs w:val="22"/>
      <w:lang w:val="en-GB" w:eastAsia="en-GB"/>
    </w:rPr>
  </w:style>
  <w:style w:type="paragraph" w:styleId="TOC9">
    <w:name w:val="toc 9"/>
    <w:basedOn w:val="Normal"/>
    <w:next w:val="Normal"/>
    <w:autoRedefine/>
    <w:uiPriority w:val="39"/>
    <w:unhideWhenUsed/>
    <w:rsid w:val="00F95187"/>
    <w:pPr>
      <w:spacing w:after="100" w:line="259" w:lineRule="auto"/>
      <w:ind w:left="1760"/>
    </w:pPr>
    <w:rPr>
      <w:rFonts w:eastAsiaTheme="minorEastAsia"/>
      <w:sz w:val="22"/>
      <w:szCs w:val="22"/>
      <w:lang w:val="en-GB" w:eastAsia="en-GB"/>
    </w:rPr>
  </w:style>
  <w:style w:type="character" w:styleId="UnresolvedMention">
    <w:name w:val="Unresolved Mention"/>
    <w:basedOn w:val="DefaultParagraphFont"/>
    <w:uiPriority w:val="99"/>
    <w:semiHidden/>
    <w:unhideWhenUsed/>
    <w:rsid w:val="00F95187"/>
    <w:rPr>
      <w:color w:val="605E5C"/>
      <w:shd w:val="clear" w:color="auto" w:fill="E1DFDD"/>
    </w:rPr>
  </w:style>
  <w:style w:type="table" w:styleId="TableGrid">
    <w:name w:val="Table Grid"/>
    <w:basedOn w:val="TableNormal"/>
    <w:rsid w:val="00F9518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rsid w:val="007E09AB"/>
  </w:style>
  <w:style w:type="paragraph" w:styleId="EndnoteText">
    <w:name w:val="endnote text"/>
    <w:basedOn w:val="Normal"/>
    <w:link w:val="EndnoteTextChar"/>
    <w:semiHidden/>
    <w:unhideWhenUsed/>
    <w:rsid w:val="00665F29"/>
    <w:pPr>
      <w:spacing w:after="0"/>
    </w:pPr>
    <w:rPr>
      <w:sz w:val="20"/>
      <w:szCs w:val="20"/>
    </w:rPr>
  </w:style>
  <w:style w:type="character" w:customStyle="1" w:styleId="EndnoteTextChar">
    <w:name w:val="Endnote Text Char"/>
    <w:basedOn w:val="DefaultParagraphFont"/>
    <w:link w:val="EndnoteText"/>
    <w:semiHidden/>
    <w:rsid w:val="00665F29"/>
    <w:rPr>
      <w:sz w:val="20"/>
      <w:szCs w:val="20"/>
    </w:rPr>
  </w:style>
  <w:style w:type="character" w:styleId="EndnoteReference">
    <w:name w:val="endnote reference"/>
    <w:basedOn w:val="DefaultParagraphFont"/>
    <w:semiHidden/>
    <w:unhideWhenUsed/>
    <w:rsid w:val="00665F29"/>
    <w:rPr>
      <w:vertAlign w:val="superscript"/>
    </w:rPr>
  </w:style>
  <w:style w:type="paragraph" w:customStyle="1" w:styleId="EndNoteBibliographyTitle">
    <w:name w:val="EndNote Bibliography Title"/>
    <w:basedOn w:val="Normal"/>
    <w:link w:val="EndNoteBibliographyTitleChar"/>
    <w:rsid w:val="005819AD"/>
    <w:pPr>
      <w:spacing w:after="0"/>
      <w:jc w:val="center"/>
    </w:pPr>
    <w:rPr>
      <w:rFonts w:ascii="Cambria" w:hAnsi="Cambria"/>
      <w:noProof/>
    </w:rPr>
  </w:style>
  <w:style w:type="character" w:customStyle="1" w:styleId="FirstParagraphChar">
    <w:name w:val="First Paragraph Char"/>
    <w:basedOn w:val="BodyTextChar"/>
    <w:link w:val="FirstParagraph"/>
    <w:rsid w:val="005819AD"/>
  </w:style>
  <w:style w:type="character" w:customStyle="1" w:styleId="EndNoteBibliographyTitleChar">
    <w:name w:val="EndNote Bibliography Title Char"/>
    <w:basedOn w:val="FirstParagraphChar"/>
    <w:link w:val="EndNoteBibliographyTitle"/>
    <w:rsid w:val="005819AD"/>
    <w:rPr>
      <w:rFonts w:ascii="Cambria" w:hAnsi="Cambria"/>
      <w:noProof/>
    </w:rPr>
  </w:style>
  <w:style w:type="paragraph" w:customStyle="1" w:styleId="EndNoteBibliography">
    <w:name w:val="EndNote Bibliography"/>
    <w:basedOn w:val="Normal"/>
    <w:link w:val="EndNoteBibliographyChar"/>
    <w:rsid w:val="005819AD"/>
    <w:rPr>
      <w:rFonts w:ascii="Cambria" w:hAnsi="Cambria"/>
      <w:noProof/>
    </w:rPr>
  </w:style>
  <w:style w:type="character" w:customStyle="1" w:styleId="EndNoteBibliographyChar">
    <w:name w:val="EndNote Bibliography Char"/>
    <w:basedOn w:val="FirstParagraphChar"/>
    <w:link w:val="EndNoteBibliography"/>
    <w:rsid w:val="005819AD"/>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C68E5-2BD3-4027-A5AF-04962A97C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Pages>
  <Words>10088</Words>
  <Characters>57508</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DATA ANALYSIS AND VISUALISATION PRINCIPLES ASSIGNMENT REPORT</vt:lpstr>
    </vt:vector>
  </TitlesOfParts>
  <Company/>
  <LinksUpToDate>false</LinksUpToDate>
  <CharactersWithSpaces>67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ANALYSIS AND VISUALISATION PRINCIPLES ASSIGNMENT REPORT</dc:title>
  <dc:creator>JONES KWAME OSEI (S4112106)</dc:creator>
  <cp:keywords/>
  <cp:lastModifiedBy>Osei, Jones</cp:lastModifiedBy>
  <cp:revision>5</cp:revision>
  <dcterms:created xsi:type="dcterms:W3CDTF">2022-06-01T03:24:00Z</dcterms:created>
  <dcterms:modified xsi:type="dcterms:W3CDTF">2022-06-01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05-31</vt:lpwstr>
  </property>
  <property fmtid="{D5CDD505-2E9C-101B-9397-08002B2CF9AE}" pid="3" name="output">
    <vt:lpwstr/>
  </property>
</Properties>
</file>